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40043E" w14:textId="77777777" w:rsidR="00AB14B6" w:rsidRDefault="00AB14B6" w:rsidP="00AB14B6">
      <w:pPr>
        <w:rPr>
          <w:b/>
          <w:sz w:val="36"/>
          <w:szCs w:val="36"/>
        </w:rPr>
      </w:pPr>
      <w:bookmarkStart w:id="0" w:name="_GoBack"/>
      <w:bookmarkEnd w:id="0"/>
    </w:p>
    <w:p w14:paraId="71EF9E47" w14:textId="77777777" w:rsidR="00AB14B6" w:rsidRDefault="00AB14B6" w:rsidP="00AB14B6">
      <w:pPr>
        <w:jc w:val="center"/>
        <w:rPr>
          <w:b/>
          <w:sz w:val="36"/>
          <w:szCs w:val="36"/>
        </w:rPr>
      </w:pPr>
    </w:p>
    <w:p w14:paraId="10980F3E" w14:textId="77777777" w:rsidR="00AB14B6" w:rsidRDefault="00AB14B6" w:rsidP="00AB14B6">
      <w:pPr>
        <w:jc w:val="center"/>
        <w:rPr>
          <w:b/>
          <w:sz w:val="36"/>
          <w:szCs w:val="36"/>
        </w:rPr>
      </w:pPr>
    </w:p>
    <w:p w14:paraId="348D8455" w14:textId="1270D8F7" w:rsidR="00AB14B6" w:rsidRDefault="00D83F8C" w:rsidP="00AB14B6">
      <w:pPr>
        <w:jc w:val="center"/>
        <w:rPr>
          <w:b/>
          <w:sz w:val="36"/>
          <w:szCs w:val="36"/>
        </w:rPr>
      </w:pPr>
      <w:r>
        <w:rPr>
          <w:b/>
          <w:sz w:val="36"/>
          <w:szCs w:val="36"/>
        </w:rPr>
        <w:t xml:space="preserve">Environmental Health Specialists Network (EHS-Net) Program Generic Package </w:t>
      </w:r>
    </w:p>
    <w:p w14:paraId="2C0125C6" w14:textId="1B1C58D0" w:rsidR="00D83F8C" w:rsidRDefault="00D83F8C" w:rsidP="00AB14B6">
      <w:pPr>
        <w:jc w:val="center"/>
        <w:rPr>
          <w:b/>
        </w:rPr>
      </w:pPr>
    </w:p>
    <w:p w14:paraId="2987D1CC" w14:textId="10B6CABA" w:rsidR="004A2EEF" w:rsidRPr="00741BA6" w:rsidRDefault="004A2EEF" w:rsidP="00AB14B6">
      <w:pPr>
        <w:jc w:val="center"/>
        <w:rPr>
          <w:b/>
          <w:sz w:val="32"/>
          <w:szCs w:val="32"/>
        </w:rPr>
      </w:pPr>
      <w:r w:rsidRPr="00741BA6">
        <w:rPr>
          <w:b/>
          <w:sz w:val="32"/>
          <w:szCs w:val="32"/>
        </w:rPr>
        <w:t>Revision</w:t>
      </w:r>
    </w:p>
    <w:p w14:paraId="4F8BF6FE" w14:textId="77777777" w:rsidR="004A2EEF" w:rsidRDefault="004A2EEF" w:rsidP="00AB14B6">
      <w:pPr>
        <w:jc w:val="center"/>
        <w:rPr>
          <w:b/>
        </w:rPr>
      </w:pPr>
    </w:p>
    <w:p w14:paraId="4155B9DE" w14:textId="77777777" w:rsidR="004A2EEF" w:rsidRDefault="004A2EEF" w:rsidP="00AB14B6">
      <w:pPr>
        <w:jc w:val="center"/>
        <w:rPr>
          <w:b/>
        </w:rPr>
      </w:pPr>
    </w:p>
    <w:p w14:paraId="7745FDA9" w14:textId="28825B9C" w:rsidR="00AB14B6" w:rsidRDefault="00AB14B6" w:rsidP="00AB14B6">
      <w:pPr>
        <w:jc w:val="center"/>
        <w:rPr>
          <w:b/>
        </w:rPr>
      </w:pPr>
      <w:r>
        <w:rPr>
          <w:b/>
        </w:rPr>
        <w:t>OMB No. 0920-0792</w:t>
      </w:r>
    </w:p>
    <w:p w14:paraId="532144EA" w14:textId="77777777" w:rsidR="00992041" w:rsidRDefault="002C6A24" w:rsidP="00AB14B6">
      <w:pPr>
        <w:jc w:val="center"/>
        <w:rPr>
          <w:b/>
        </w:rPr>
      </w:pPr>
      <w:r>
        <w:rPr>
          <w:b/>
        </w:rPr>
        <w:t xml:space="preserve">OMB Exp. Date: </w:t>
      </w:r>
      <w:r w:rsidR="00FF6A68">
        <w:rPr>
          <w:b/>
        </w:rPr>
        <w:t>9/30/2018</w:t>
      </w:r>
    </w:p>
    <w:p w14:paraId="3E5D9D0D" w14:textId="77777777" w:rsidR="00AB14B6" w:rsidRDefault="00AB14B6" w:rsidP="00AB14B6">
      <w:pPr>
        <w:jc w:val="center"/>
        <w:rPr>
          <w:b/>
        </w:rPr>
      </w:pPr>
    </w:p>
    <w:p w14:paraId="285EBF9C" w14:textId="77777777" w:rsidR="00AB14B6" w:rsidRDefault="00AB14B6" w:rsidP="00AB14B6">
      <w:pPr>
        <w:jc w:val="center"/>
        <w:rPr>
          <w:b/>
        </w:rPr>
      </w:pPr>
    </w:p>
    <w:p w14:paraId="55E98CE0" w14:textId="77777777" w:rsidR="00AB14B6" w:rsidRDefault="00AB14B6" w:rsidP="00AB14B6">
      <w:pPr>
        <w:jc w:val="center"/>
        <w:rPr>
          <w:b/>
        </w:rPr>
      </w:pPr>
    </w:p>
    <w:p w14:paraId="7BCE58F8" w14:textId="77777777" w:rsidR="00AB14B6" w:rsidRDefault="00AB14B6" w:rsidP="00AB14B6">
      <w:pPr>
        <w:jc w:val="center"/>
        <w:rPr>
          <w:b/>
        </w:rPr>
      </w:pPr>
    </w:p>
    <w:p w14:paraId="36381C01" w14:textId="63D79080" w:rsidR="00AB14B6" w:rsidRDefault="00AB14B6" w:rsidP="00AB14B6">
      <w:pPr>
        <w:jc w:val="center"/>
        <w:rPr>
          <w:b/>
        </w:rPr>
      </w:pPr>
    </w:p>
    <w:p w14:paraId="21971A39" w14:textId="77777777" w:rsidR="00AB14B6" w:rsidRDefault="00AB14B6" w:rsidP="00AB14B6">
      <w:pPr>
        <w:jc w:val="center"/>
        <w:rPr>
          <w:b/>
        </w:rPr>
      </w:pPr>
    </w:p>
    <w:p w14:paraId="3CD5B79A" w14:textId="77777777" w:rsidR="00AB14B6" w:rsidRDefault="00AB14B6" w:rsidP="00AB14B6">
      <w:pPr>
        <w:jc w:val="center"/>
        <w:rPr>
          <w:b/>
        </w:rPr>
      </w:pPr>
    </w:p>
    <w:p w14:paraId="6DF15FF1" w14:textId="77777777" w:rsidR="00AB14B6" w:rsidRPr="00C66712" w:rsidRDefault="00AB14B6" w:rsidP="00AB14B6">
      <w:pPr>
        <w:jc w:val="center"/>
        <w:rPr>
          <w:b/>
          <w:sz w:val="32"/>
          <w:szCs w:val="32"/>
        </w:rPr>
      </w:pPr>
      <w:r>
        <w:rPr>
          <w:b/>
          <w:sz w:val="32"/>
          <w:szCs w:val="32"/>
        </w:rPr>
        <w:t>Supporting Statement - A</w:t>
      </w:r>
    </w:p>
    <w:p w14:paraId="05F7AE83" w14:textId="77777777" w:rsidR="007E3D1F" w:rsidRDefault="007E3D1F" w:rsidP="00AB14B6">
      <w:pPr>
        <w:jc w:val="center"/>
      </w:pPr>
    </w:p>
    <w:p w14:paraId="6E6601A5" w14:textId="2AF0522E" w:rsidR="00AB14B6" w:rsidRPr="00D802F1" w:rsidRDefault="001E6057" w:rsidP="00AB14B6">
      <w:pPr>
        <w:jc w:val="center"/>
        <w:rPr>
          <w:sz w:val="28"/>
          <w:szCs w:val="28"/>
        </w:rPr>
      </w:pPr>
      <w:r>
        <w:rPr>
          <w:sz w:val="28"/>
          <w:szCs w:val="28"/>
        </w:rPr>
        <w:t xml:space="preserve">  </w:t>
      </w:r>
      <w:r w:rsidR="00AB14B6" w:rsidRPr="00D802F1">
        <w:rPr>
          <w:sz w:val="28"/>
          <w:szCs w:val="28"/>
        </w:rPr>
        <w:t xml:space="preserve">Submitted: </w:t>
      </w:r>
      <w:r w:rsidR="00261CF1">
        <w:rPr>
          <w:sz w:val="28"/>
          <w:szCs w:val="28"/>
        </w:rPr>
        <w:t>June</w:t>
      </w:r>
      <w:r w:rsidR="00DC1E7D" w:rsidRPr="00D802F1">
        <w:rPr>
          <w:sz w:val="28"/>
          <w:szCs w:val="28"/>
        </w:rPr>
        <w:t xml:space="preserve"> </w:t>
      </w:r>
      <w:r w:rsidR="00B24549" w:rsidRPr="00D802F1">
        <w:rPr>
          <w:sz w:val="28"/>
          <w:szCs w:val="28"/>
        </w:rPr>
        <w:t>2018</w:t>
      </w:r>
    </w:p>
    <w:p w14:paraId="5A5A17F7" w14:textId="77777777" w:rsidR="00AB14B6" w:rsidRPr="00436C06" w:rsidRDefault="00AB14B6" w:rsidP="00AB14B6">
      <w:pPr>
        <w:jc w:val="center"/>
        <w:rPr>
          <w:b/>
          <w:bCs/>
        </w:rPr>
      </w:pPr>
    </w:p>
    <w:p w14:paraId="4D5656D7" w14:textId="77777777" w:rsidR="00AB14B6" w:rsidRPr="00436C06" w:rsidRDefault="00AB14B6" w:rsidP="00AB14B6">
      <w:pPr>
        <w:jc w:val="center"/>
        <w:rPr>
          <w:b/>
          <w:bCs/>
        </w:rPr>
      </w:pPr>
    </w:p>
    <w:p w14:paraId="044E5678" w14:textId="77777777" w:rsidR="00AB14B6" w:rsidRPr="00436C06" w:rsidRDefault="00AB14B6" w:rsidP="00AB14B6">
      <w:pPr>
        <w:jc w:val="center"/>
        <w:rPr>
          <w:b/>
          <w:bCs/>
        </w:rPr>
      </w:pPr>
    </w:p>
    <w:p w14:paraId="61D2F85E" w14:textId="77777777" w:rsidR="00AB14B6" w:rsidRDefault="00AB14B6" w:rsidP="00AB14B6">
      <w:pPr>
        <w:jc w:val="center"/>
        <w:rPr>
          <w:b/>
          <w:bCs/>
        </w:rPr>
      </w:pPr>
    </w:p>
    <w:p w14:paraId="3FCE6D0E" w14:textId="17AAEC16" w:rsidR="00AB14B6" w:rsidRDefault="00AB14B6" w:rsidP="00AB14B6">
      <w:pPr>
        <w:jc w:val="center"/>
        <w:rPr>
          <w:b/>
          <w:bCs/>
        </w:rPr>
      </w:pPr>
    </w:p>
    <w:p w14:paraId="6E6C1CBD" w14:textId="01812DC8" w:rsidR="007E3D1F" w:rsidRDefault="007E3D1F" w:rsidP="00AB14B6">
      <w:pPr>
        <w:jc w:val="center"/>
        <w:rPr>
          <w:b/>
          <w:bCs/>
        </w:rPr>
      </w:pPr>
    </w:p>
    <w:p w14:paraId="53C600A3" w14:textId="5241F8BC" w:rsidR="007E3D1F" w:rsidRDefault="007E3D1F" w:rsidP="00AB14B6">
      <w:pPr>
        <w:jc w:val="center"/>
        <w:rPr>
          <w:b/>
          <w:bCs/>
        </w:rPr>
      </w:pPr>
    </w:p>
    <w:p w14:paraId="47F0216F" w14:textId="1EFF74BB" w:rsidR="007E3D1F" w:rsidRDefault="007E3D1F" w:rsidP="00AB14B6">
      <w:pPr>
        <w:jc w:val="center"/>
        <w:rPr>
          <w:b/>
          <w:bCs/>
        </w:rPr>
      </w:pPr>
    </w:p>
    <w:p w14:paraId="492DE3DA" w14:textId="0F0F7766" w:rsidR="007E3D1F" w:rsidRDefault="007E3D1F" w:rsidP="00AB14B6">
      <w:pPr>
        <w:jc w:val="center"/>
        <w:rPr>
          <w:b/>
          <w:bCs/>
        </w:rPr>
      </w:pPr>
    </w:p>
    <w:p w14:paraId="6D3A840E" w14:textId="77777777" w:rsidR="00AB14B6" w:rsidRDefault="00AB14B6" w:rsidP="00AB14B6">
      <w:pPr>
        <w:jc w:val="center"/>
        <w:rPr>
          <w:b/>
          <w:bCs/>
        </w:rPr>
      </w:pPr>
    </w:p>
    <w:p w14:paraId="78E90258" w14:textId="77777777" w:rsidR="00AB14B6" w:rsidRPr="00436C06" w:rsidRDefault="00AB14B6" w:rsidP="00AB14B6">
      <w:pPr>
        <w:rPr>
          <w:b/>
          <w:bCs/>
        </w:rPr>
      </w:pPr>
      <w:r w:rsidRPr="00436C06">
        <w:rPr>
          <w:b/>
          <w:bCs/>
        </w:rPr>
        <w:t>Program Official:</w:t>
      </w:r>
    </w:p>
    <w:p w14:paraId="1E0BF483" w14:textId="1C506C69" w:rsidR="00AB14B6" w:rsidRPr="00436C06" w:rsidRDefault="00B24549" w:rsidP="00AB14B6">
      <w:pPr>
        <w:rPr>
          <w:b/>
          <w:bCs/>
        </w:rPr>
      </w:pPr>
      <w:r>
        <w:rPr>
          <w:b/>
          <w:bCs/>
        </w:rPr>
        <w:t>Beth Wittry,</w:t>
      </w:r>
      <w:r w:rsidR="0011654D">
        <w:rPr>
          <w:b/>
          <w:bCs/>
        </w:rPr>
        <w:t xml:space="preserve"> M.P.H., R.S.</w:t>
      </w:r>
    </w:p>
    <w:p w14:paraId="4BB019E2" w14:textId="77777777" w:rsidR="00AB14B6" w:rsidRPr="00436C06" w:rsidRDefault="0011654D" w:rsidP="00AB14B6">
      <w:pPr>
        <w:rPr>
          <w:b/>
          <w:bCs/>
        </w:rPr>
      </w:pPr>
      <w:r>
        <w:rPr>
          <w:b/>
          <w:bCs/>
        </w:rPr>
        <w:t>Environmental Health Officer</w:t>
      </w:r>
    </w:p>
    <w:p w14:paraId="3DDDDA34" w14:textId="77777777" w:rsidR="00AB14B6" w:rsidRPr="00436C06" w:rsidRDefault="00AB14B6" w:rsidP="00AB14B6">
      <w:pPr>
        <w:rPr>
          <w:b/>
          <w:bCs/>
        </w:rPr>
      </w:pPr>
      <w:r w:rsidRPr="00436C06">
        <w:rPr>
          <w:b/>
          <w:bCs/>
        </w:rPr>
        <w:t>Centers for Disease Control and Prevention</w:t>
      </w:r>
    </w:p>
    <w:p w14:paraId="0308D456" w14:textId="77777777" w:rsidR="00AB14B6" w:rsidRPr="00FE4BA7" w:rsidRDefault="00AB14B6" w:rsidP="00AB14B6">
      <w:pPr>
        <w:rPr>
          <w:b/>
          <w:bCs/>
        </w:rPr>
      </w:pPr>
      <w:r w:rsidRPr="00AD1E9F">
        <w:rPr>
          <w:b/>
          <w:bCs/>
        </w:rPr>
        <w:t>National Center for Environmental Health</w:t>
      </w:r>
    </w:p>
    <w:p w14:paraId="04C699BF" w14:textId="1BB29D71" w:rsidR="00AB14B6" w:rsidRPr="00741BA6" w:rsidRDefault="00AB14B6" w:rsidP="00AB14B6">
      <w:pPr>
        <w:rPr>
          <w:b/>
          <w:bCs/>
        </w:rPr>
      </w:pPr>
      <w:r w:rsidRPr="00741BA6">
        <w:rPr>
          <w:b/>
          <w:bCs/>
        </w:rPr>
        <w:t>Environmental Health Services</w:t>
      </w:r>
      <w:r w:rsidR="00741BA6">
        <w:rPr>
          <w:b/>
          <w:bCs/>
        </w:rPr>
        <w:t xml:space="preserve"> and Practice</w:t>
      </w:r>
    </w:p>
    <w:p w14:paraId="5204F833" w14:textId="37EB2AA9" w:rsidR="00AB14B6" w:rsidRPr="00436C06" w:rsidRDefault="00741BA6" w:rsidP="00AB14B6">
      <w:pPr>
        <w:rPr>
          <w:b/>
          <w:bCs/>
        </w:rPr>
      </w:pPr>
      <w:r>
        <w:rPr>
          <w:b/>
          <w:bCs/>
        </w:rPr>
        <w:t>Water, Food</w:t>
      </w:r>
      <w:r w:rsidR="00B24549" w:rsidRPr="00741BA6">
        <w:rPr>
          <w:b/>
          <w:bCs/>
        </w:rPr>
        <w:t xml:space="preserve">, </w:t>
      </w:r>
      <w:r w:rsidR="00AB14B6" w:rsidRPr="00741BA6">
        <w:rPr>
          <w:b/>
          <w:bCs/>
        </w:rPr>
        <w:t>Environmental Health Services Branch</w:t>
      </w:r>
    </w:p>
    <w:p w14:paraId="23B295C2" w14:textId="77777777" w:rsidR="00AB14B6" w:rsidRPr="00436C06" w:rsidRDefault="00AB14B6" w:rsidP="00AB14B6">
      <w:pPr>
        <w:rPr>
          <w:b/>
          <w:bCs/>
        </w:rPr>
      </w:pPr>
      <w:r w:rsidRPr="00436C06">
        <w:rPr>
          <w:b/>
          <w:bCs/>
        </w:rPr>
        <w:t xml:space="preserve">4770 Buford Highway, NE F – </w:t>
      </w:r>
      <w:r w:rsidR="0011654D">
        <w:rPr>
          <w:b/>
          <w:bCs/>
        </w:rPr>
        <w:t>58</w:t>
      </w:r>
    </w:p>
    <w:p w14:paraId="15280AD9" w14:textId="77777777" w:rsidR="00AB14B6" w:rsidRPr="00436C06" w:rsidRDefault="00AB14B6" w:rsidP="00AB14B6">
      <w:pPr>
        <w:rPr>
          <w:b/>
          <w:bCs/>
        </w:rPr>
      </w:pPr>
      <w:r w:rsidRPr="00436C06">
        <w:rPr>
          <w:b/>
          <w:bCs/>
        </w:rPr>
        <w:t>Atlanta, GA 30341-3724</w:t>
      </w:r>
    </w:p>
    <w:p w14:paraId="3C34D25E" w14:textId="21EB55B0" w:rsidR="00AB14B6" w:rsidRPr="00436C06" w:rsidRDefault="00F4206A" w:rsidP="00AB14B6">
      <w:pPr>
        <w:rPr>
          <w:b/>
          <w:bCs/>
        </w:rPr>
      </w:pPr>
      <w:r>
        <w:rPr>
          <w:b/>
          <w:bCs/>
        </w:rPr>
        <w:t>404-48</w:t>
      </w:r>
      <w:r w:rsidR="0011654D">
        <w:rPr>
          <w:b/>
          <w:bCs/>
        </w:rPr>
        <w:t>8-</w:t>
      </w:r>
      <w:r>
        <w:rPr>
          <w:b/>
          <w:bCs/>
        </w:rPr>
        <w:t>7333</w:t>
      </w:r>
      <w:r w:rsidR="00AB14B6" w:rsidRPr="00436C06">
        <w:rPr>
          <w:b/>
          <w:bCs/>
        </w:rPr>
        <w:t xml:space="preserve"> (Phone)</w:t>
      </w:r>
    </w:p>
    <w:p w14:paraId="51772814" w14:textId="77777777" w:rsidR="00AB14B6" w:rsidRPr="00436C06" w:rsidRDefault="00AB14B6" w:rsidP="00AB14B6">
      <w:pPr>
        <w:rPr>
          <w:b/>
          <w:bCs/>
        </w:rPr>
      </w:pPr>
      <w:r w:rsidRPr="00436C06">
        <w:rPr>
          <w:b/>
          <w:bCs/>
        </w:rPr>
        <w:t>770-488-</w:t>
      </w:r>
      <w:r w:rsidR="0011654D">
        <w:rPr>
          <w:b/>
          <w:bCs/>
        </w:rPr>
        <w:t>3635</w:t>
      </w:r>
      <w:r w:rsidRPr="00436C06">
        <w:rPr>
          <w:b/>
          <w:bCs/>
        </w:rPr>
        <w:t xml:space="preserve"> (Fax)</w:t>
      </w:r>
    </w:p>
    <w:p w14:paraId="63496F7D" w14:textId="77402493" w:rsidR="00AB14B6" w:rsidRDefault="00AB14B6" w:rsidP="00AB14B6">
      <w:r w:rsidRPr="0011654D">
        <w:rPr>
          <w:b/>
        </w:rPr>
        <w:t>E-mail:</w:t>
      </w:r>
      <w:r>
        <w:t xml:space="preserve"> </w:t>
      </w:r>
      <w:hyperlink r:id="rId9" w:history="1">
        <w:r w:rsidR="00F4206A" w:rsidRPr="00FD155B">
          <w:rPr>
            <w:rStyle w:val="Hyperlink"/>
            <w:b/>
            <w:bCs/>
          </w:rPr>
          <w:t>xks5@cdc.gov</w:t>
        </w:r>
      </w:hyperlink>
    </w:p>
    <w:p w14:paraId="134701A7" w14:textId="77777777" w:rsidR="00AB14B6" w:rsidRDefault="00AB14B6" w:rsidP="00AB14B6">
      <w:pPr>
        <w:rPr>
          <w:b/>
          <w:bCs/>
        </w:rPr>
      </w:pPr>
    </w:p>
    <w:p w14:paraId="26172515" w14:textId="77777777" w:rsidR="00AB14B6" w:rsidRDefault="00AB14B6" w:rsidP="00AB14B6">
      <w:pPr>
        <w:rPr>
          <w:b/>
          <w:bCs/>
        </w:rPr>
      </w:pPr>
    </w:p>
    <w:p w14:paraId="60F6600F" w14:textId="77777777" w:rsidR="00AB14B6" w:rsidRPr="00195DA6" w:rsidDel="00C66712" w:rsidRDefault="00AB14B6" w:rsidP="00AB14B6">
      <w:pPr>
        <w:rPr>
          <w:b/>
          <w:bCs/>
        </w:rPr>
      </w:pPr>
    </w:p>
    <w:p w14:paraId="66CFF996" w14:textId="77777777" w:rsidR="00992041" w:rsidRDefault="00992041" w:rsidP="00AB14B6">
      <w:pPr>
        <w:autoSpaceDE w:val="0"/>
        <w:autoSpaceDN w:val="0"/>
        <w:adjustRightInd w:val="0"/>
        <w:rPr>
          <w:b/>
        </w:rPr>
      </w:pPr>
    </w:p>
    <w:p w14:paraId="53A6DD09" w14:textId="77777777" w:rsidR="00992041" w:rsidRPr="00860CF9" w:rsidRDefault="00992041" w:rsidP="00860CF9">
      <w:pPr>
        <w:autoSpaceDE w:val="0"/>
        <w:autoSpaceDN w:val="0"/>
        <w:adjustRightInd w:val="0"/>
        <w:jc w:val="center"/>
        <w:rPr>
          <w:b/>
        </w:rPr>
      </w:pPr>
      <w:r w:rsidRPr="00860CF9">
        <w:rPr>
          <w:b/>
        </w:rPr>
        <w:t>Table of Contents</w:t>
      </w:r>
    </w:p>
    <w:p w14:paraId="437A918A" w14:textId="77777777" w:rsidR="00992041" w:rsidRPr="00992041" w:rsidRDefault="00992041" w:rsidP="00AB14B6">
      <w:pPr>
        <w:autoSpaceDE w:val="0"/>
        <w:autoSpaceDN w:val="0"/>
        <w:adjustRightInd w:val="0"/>
      </w:pPr>
    </w:p>
    <w:p w14:paraId="502E2ADB" w14:textId="6424FFE1" w:rsidR="00992041" w:rsidRPr="00472BEA" w:rsidRDefault="00992041" w:rsidP="00992041">
      <w:pPr>
        <w:autoSpaceDE w:val="0"/>
        <w:autoSpaceDN w:val="0"/>
        <w:adjustRightInd w:val="0"/>
        <w:ind w:left="432" w:hanging="432"/>
      </w:pPr>
      <w:r w:rsidRPr="00992041">
        <w:t xml:space="preserve">1. Circumstances Making the </w:t>
      </w:r>
      <w:r w:rsidRPr="00472BEA">
        <w:t>Coll</w:t>
      </w:r>
      <w:r w:rsidR="00AC7BF8" w:rsidRPr="00472BEA">
        <w:t>ection of Information Necessary</w:t>
      </w:r>
      <w:r w:rsidR="00CB5BB3" w:rsidRPr="00472BEA">
        <w:tab/>
      </w:r>
      <w:r w:rsidR="00CB5BB3" w:rsidRPr="00472BEA">
        <w:tab/>
      </w:r>
      <w:r w:rsidR="00CB5BB3" w:rsidRPr="00472BEA">
        <w:tab/>
      </w:r>
      <w:r w:rsidR="00CB5BB3" w:rsidRPr="00472BEA">
        <w:tab/>
      </w:r>
      <w:r w:rsidR="00472BEA" w:rsidRPr="00472BEA">
        <w:t xml:space="preserve">   </w:t>
      </w:r>
      <w:r w:rsidR="00CB5BB3" w:rsidRPr="00472BEA">
        <w:t>4</w:t>
      </w:r>
    </w:p>
    <w:p w14:paraId="162EF797" w14:textId="69A4D346" w:rsidR="00992041" w:rsidRPr="00472BEA" w:rsidRDefault="00992041" w:rsidP="00992041">
      <w:pPr>
        <w:autoSpaceDE w:val="0"/>
        <w:autoSpaceDN w:val="0"/>
        <w:adjustRightInd w:val="0"/>
      </w:pPr>
      <w:r w:rsidRPr="00472BEA">
        <w:t>2.</w:t>
      </w:r>
      <w:r w:rsidR="00583355" w:rsidRPr="00472BEA">
        <w:t xml:space="preserve"> </w:t>
      </w:r>
      <w:r w:rsidRPr="00472BEA">
        <w:t>Purpose and Use of the Information Collection</w:t>
      </w:r>
      <w:r w:rsidR="00CB5BB3" w:rsidRPr="00472BEA">
        <w:tab/>
      </w:r>
      <w:r w:rsidR="00CB5BB3" w:rsidRPr="00472BEA">
        <w:tab/>
      </w:r>
      <w:r w:rsidR="00CB5BB3" w:rsidRPr="00472BEA">
        <w:tab/>
      </w:r>
      <w:r w:rsidR="00CB5BB3" w:rsidRPr="00472BEA">
        <w:tab/>
      </w:r>
      <w:r w:rsidR="00CB5BB3" w:rsidRPr="00472BEA">
        <w:tab/>
      </w:r>
      <w:r w:rsidR="00CB5BB3" w:rsidRPr="00472BEA">
        <w:tab/>
      </w:r>
      <w:r w:rsidR="00472BEA" w:rsidRPr="00472BEA">
        <w:t xml:space="preserve">   </w:t>
      </w:r>
      <w:r w:rsidR="00CB5BB3" w:rsidRPr="00472BEA">
        <w:t>5</w:t>
      </w:r>
    </w:p>
    <w:p w14:paraId="22DD2224" w14:textId="2FB14F59" w:rsidR="00992041" w:rsidRPr="00992041" w:rsidRDefault="00992041" w:rsidP="00992041">
      <w:pPr>
        <w:autoSpaceDE w:val="0"/>
        <w:autoSpaceDN w:val="0"/>
        <w:adjustRightInd w:val="0"/>
      </w:pPr>
      <w:r w:rsidRPr="00472BEA">
        <w:t xml:space="preserve">3. Use of Improved Information Technology and Burden Reduction </w:t>
      </w:r>
      <w:r w:rsidR="00CB5BB3" w:rsidRPr="00472BEA">
        <w:tab/>
      </w:r>
      <w:r w:rsidR="00CB5BB3" w:rsidRPr="00472BEA">
        <w:tab/>
      </w:r>
      <w:r w:rsidR="00CB5BB3" w:rsidRPr="00472BEA">
        <w:tab/>
      </w:r>
      <w:r w:rsidR="00472BEA" w:rsidRPr="00472BEA">
        <w:t xml:space="preserve">   </w:t>
      </w:r>
      <w:r w:rsidR="00CB5BB3">
        <w:t>7</w:t>
      </w:r>
    </w:p>
    <w:p w14:paraId="18738118" w14:textId="78321E82" w:rsidR="00992041" w:rsidRPr="00992041" w:rsidRDefault="00992041" w:rsidP="00992041">
      <w:pPr>
        <w:autoSpaceDE w:val="0"/>
        <w:autoSpaceDN w:val="0"/>
        <w:adjustRightInd w:val="0"/>
        <w:ind w:left="432" w:hanging="432"/>
      </w:pPr>
      <w:r w:rsidRPr="00992041">
        <w:t>4. Efforts to Identify Duplication</w:t>
      </w:r>
      <w:r w:rsidR="00CB5BB3">
        <w:t xml:space="preserve"> and Use of Similar Information</w:t>
      </w:r>
      <w:r w:rsidR="00CB5BB3">
        <w:tab/>
      </w:r>
      <w:r w:rsidR="00CB5BB3">
        <w:tab/>
      </w:r>
      <w:r w:rsidR="00CB5BB3">
        <w:tab/>
      </w:r>
      <w:r w:rsidR="00CB5BB3">
        <w:tab/>
      </w:r>
      <w:r w:rsidR="00472BEA">
        <w:t xml:space="preserve">   </w:t>
      </w:r>
      <w:r w:rsidR="00CB5BB3">
        <w:t>8</w:t>
      </w:r>
    </w:p>
    <w:p w14:paraId="222C2A2C" w14:textId="71BB3143" w:rsidR="00992041" w:rsidRPr="00992041" w:rsidRDefault="00992041" w:rsidP="00992041">
      <w:pPr>
        <w:autoSpaceDE w:val="0"/>
        <w:autoSpaceDN w:val="0"/>
        <w:adjustRightInd w:val="0"/>
        <w:ind w:left="432" w:hanging="432"/>
      </w:pPr>
      <w:r w:rsidRPr="00992041">
        <w:t xml:space="preserve">5. Impact on Small Businesses or Other Small Entities </w:t>
      </w:r>
      <w:r w:rsidR="00CB5BB3">
        <w:tab/>
      </w:r>
      <w:r w:rsidR="00CB5BB3">
        <w:tab/>
      </w:r>
      <w:r w:rsidR="00CB5BB3">
        <w:tab/>
      </w:r>
      <w:r w:rsidR="00CB5BB3">
        <w:tab/>
      </w:r>
      <w:r w:rsidR="00CB5BB3">
        <w:tab/>
      </w:r>
      <w:r w:rsidR="00472BEA">
        <w:t xml:space="preserve">   </w:t>
      </w:r>
      <w:r w:rsidR="00CB5BB3">
        <w:t>8</w:t>
      </w:r>
    </w:p>
    <w:p w14:paraId="135A9328" w14:textId="1449AA99" w:rsidR="00992041" w:rsidRPr="00992041" w:rsidRDefault="00992041" w:rsidP="00992041">
      <w:pPr>
        <w:autoSpaceDE w:val="0"/>
        <w:autoSpaceDN w:val="0"/>
        <w:adjustRightInd w:val="0"/>
        <w:ind w:left="432" w:hanging="432"/>
      </w:pPr>
      <w:r w:rsidRPr="00992041">
        <w:t>6. Consequences of Collecting the Information Less Frequently</w:t>
      </w:r>
      <w:r w:rsidR="00CB5BB3">
        <w:tab/>
      </w:r>
      <w:r w:rsidR="00CB5BB3">
        <w:tab/>
      </w:r>
      <w:r w:rsidR="00CB5BB3">
        <w:tab/>
      </w:r>
      <w:r w:rsidR="00CB5BB3">
        <w:tab/>
      </w:r>
      <w:r w:rsidR="00472BEA">
        <w:t xml:space="preserve">   </w:t>
      </w:r>
      <w:r w:rsidR="00CB5BB3">
        <w:t>8</w:t>
      </w:r>
    </w:p>
    <w:p w14:paraId="14CC2FB7" w14:textId="7A444BFB" w:rsidR="00992041" w:rsidRPr="00992041" w:rsidRDefault="00992041" w:rsidP="00992041">
      <w:pPr>
        <w:autoSpaceDE w:val="0"/>
        <w:autoSpaceDN w:val="0"/>
        <w:adjustRightInd w:val="0"/>
        <w:ind w:left="432" w:hanging="432"/>
      </w:pPr>
      <w:r w:rsidRPr="00992041">
        <w:t xml:space="preserve">7. Special Circumstances Relating to the Guidelines of 5 CFR 1320.5 </w:t>
      </w:r>
      <w:r w:rsidR="00CB5BB3">
        <w:tab/>
      </w:r>
      <w:r w:rsidR="00CB5BB3">
        <w:tab/>
      </w:r>
      <w:r w:rsidR="00CB5BB3">
        <w:tab/>
      </w:r>
      <w:r w:rsidR="00472BEA">
        <w:t xml:space="preserve">   </w:t>
      </w:r>
      <w:r w:rsidR="00CB5BB3">
        <w:t>8</w:t>
      </w:r>
    </w:p>
    <w:p w14:paraId="784F2C36" w14:textId="02104BBB" w:rsidR="00992041" w:rsidRPr="00992041" w:rsidRDefault="00992041" w:rsidP="00522FE6">
      <w:pPr>
        <w:autoSpaceDE w:val="0"/>
        <w:autoSpaceDN w:val="0"/>
        <w:adjustRightInd w:val="0"/>
        <w:ind w:left="270" w:hanging="270"/>
      </w:pPr>
      <w:r w:rsidRPr="00992041">
        <w:t xml:space="preserve">8. Comments in Response to the Federal Register Notice and Efforts to Consult Outside the Agency </w:t>
      </w:r>
      <w:r w:rsidR="00CB5BB3">
        <w:tab/>
      </w:r>
      <w:r w:rsidR="00CB5BB3">
        <w:tab/>
      </w:r>
      <w:r w:rsidR="00CB5BB3">
        <w:tab/>
      </w:r>
      <w:r w:rsidR="00CB5BB3">
        <w:tab/>
      </w:r>
      <w:r w:rsidR="00CB5BB3">
        <w:tab/>
      </w:r>
      <w:r w:rsidR="00CB5BB3">
        <w:tab/>
      </w:r>
      <w:r w:rsidR="00CB5BB3">
        <w:tab/>
      </w:r>
      <w:r w:rsidR="00CB5BB3">
        <w:tab/>
      </w:r>
      <w:r w:rsidR="00CB5BB3">
        <w:tab/>
      </w:r>
      <w:r w:rsidR="00CB5BB3">
        <w:tab/>
      </w:r>
      <w:r w:rsidR="00CB5BB3">
        <w:tab/>
      </w:r>
      <w:r w:rsidR="00472BEA">
        <w:t xml:space="preserve">   </w:t>
      </w:r>
      <w:r w:rsidR="00CB5BB3">
        <w:t>8</w:t>
      </w:r>
    </w:p>
    <w:p w14:paraId="105FFE51" w14:textId="614739C4" w:rsidR="00992041" w:rsidRPr="00992041" w:rsidRDefault="00992041" w:rsidP="00992041">
      <w:pPr>
        <w:autoSpaceDE w:val="0"/>
        <w:autoSpaceDN w:val="0"/>
        <w:adjustRightInd w:val="0"/>
        <w:ind w:left="432" w:hanging="432"/>
      </w:pPr>
      <w:r w:rsidRPr="00992041">
        <w:t xml:space="preserve">9. Explanation of Any Payment or Gift to Respondents </w:t>
      </w:r>
      <w:r w:rsidR="00CB5BB3">
        <w:tab/>
      </w:r>
      <w:r w:rsidR="00CB5BB3">
        <w:tab/>
      </w:r>
      <w:r w:rsidR="00CB5BB3">
        <w:tab/>
      </w:r>
      <w:r w:rsidR="00CB5BB3">
        <w:tab/>
      </w:r>
      <w:r w:rsidR="00CB5BB3">
        <w:tab/>
      </w:r>
      <w:r w:rsidR="00472BEA">
        <w:t xml:space="preserve">   </w:t>
      </w:r>
      <w:r w:rsidR="00CB5BB3">
        <w:t>9</w:t>
      </w:r>
    </w:p>
    <w:p w14:paraId="4DAC3614" w14:textId="0319ABDB" w:rsidR="00992041" w:rsidRPr="00992041" w:rsidRDefault="00992041" w:rsidP="00992041">
      <w:pPr>
        <w:autoSpaceDE w:val="0"/>
        <w:autoSpaceDN w:val="0"/>
        <w:adjustRightInd w:val="0"/>
        <w:ind w:left="432" w:hanging="432"/>
      </w:pPr>
      <w:r w:rsidRPr="00992041">
        <w:t xml:space="preserve">10. </w:t>
      </w:r>
      <w:r w:rsidR="00583355">
        <w:t>Protection of the Privacy and Confidentiality of Information Provided by Respondents</w:t>
      </w:r>
      <w:r w:rsidR="00472BEA">
        <w:t xml:space="preserve">   1</w:t>
      </w:r>
      <w:r w:rsidR="00CB5BB3">
        <w:t>0</w:t>
      </w:r>
    </w:p>
    <w:p w14:paraId="62A37022" w14:textId="75AA5E2E" w:rsidR="00992041" w:rsidRPr="00992041" w:rsidRDefault="00992041" w:rsidP="00992041">
      <w:pPr>
        <w:autoSpaceDE w:val="0"/>
        <w:autoSpaceDN w:val="0"/>
        <w:adjustRightInd w:val="0"/>
        <w:ind w:left="432" w:hanging="432"/>
      </w:pPr>
      <w:r w:rsidRPr="00992041">
        <w:t xml:space="preserve">11. </w:t>
      </w:r>
      <w:r w:rsidR="00583355">
        <w:t>Institutional Review Board (IRB) and Justi</w:t>
      </w:r>
      <w:r w:rsidR="00472BEA">
        <w:t>fication for Sensitive Questions</w:t>
      </w:r>
      <w:r w:rsidR="00472BEA">
        <w:tab/>
      </w:r>
      <w:r w:rsidR="00472BEA">
        <w:tab/>
        <w:t xml:space="preserve">   10</w:t>
      </w:r>
    </w:p>
    <w:p w14:paraId="3311C482" w14:textId="65754E45" w:rsidR="00992041" w:rsidRPr="00992041" w:rsidRDefault="00992041" w:rsidP="00992041">
      <w:pPr>
        <w:autoSpaceDE w:val="0"/>
        <w:autoSpaceDN w:val="0"/>
        <w:adjustRightInd w:val="0"/>
        <w:ind w:left="432" w:hanging="432"/>
      </w:pPr>
      <w:r w:rsidRPr="00992041">
        <w:t xml:space="preserve">12. Estimates of Annualized Burden </w:t>
      </w:r>
      <w:r w:rsidR="005E33B6">
        <w:t>H</w:t>
      </w:r>
      <w:r w:rsidRPr="00992041">
        <w:t xml:space="preserve">ours and </w:t>
      </w:r>
      <w:r w:rsidR="005E33B6">
        <w:t>C</w:t>
      </w:r>
      <w:r w:rsidR="00472BEA">
        <w:t>osts</w:t>
      </w:r>
      <w:r w:rsidR="00472BEA">
        <w:tab/>
      </w:r>
      <w:r w:rsidR="00472BEA">
        <w:tab/>
      </w:r>
      <w:r w:rsidR="00472BEA">
        <w:tab/>
      </w:r>
      <w:r w:rsidR="00472BEA">
        <w:tab/>
      </w:r>
      <w:r w:rsidR="00472BEA">
        <w:tab/>
        <w:t xml:space="preserve">   11</w:t>
      </w:r>
    </w:p>
    <w:p w14:paraId="4BAC883E" w14:textId="227A2D03" w:rsidR="00992041" w:rsidRPr="00992041" w:rsidRDefault="00992041" w:rsidP="00992041">
      <w:pPr>
        <w:autoSpaceDE w:val="0"/>
        <w:autoSpaceDN w:val="0"/>
        <w:adjustRightInd w:val="0"/>
        <w:ind w:left="432" w:hanging="432"/>
      </w:pPr>
      <w:r w:rsidRPr="00992041">
        <w:t xml:space="preserve">13. Estimates of Other Total Annual Cost Burden to Respondents </w:t>
      </w:r>
      <w:r w:rsidR="00D36CF3">
        <w:t>or</w:t>
      </w:r>
      <w:r w:rsidR="00472BEA">
        <w:t xml:space="preserve"> Record Keepers</w:t>
      </w:r>
      <w:r w:rsidR="00472BEA">
        <w:tab/>
        <w:t xml:space="preserve">   12</w:t>
      </w:r>
    </w:p>
    <w:p w14:paraId="34F38445" w14:textId="4FAB22AA" w:rsidR="00992041" w:rsidRPr="00992041" w:rsidRDefault="00992041" w:rsidP="00992041">
      <w:pPr>
        <w:autoSpaceDE w:val="0"/>
        <w:autoSpaceDN w:val="0"/>
        <w:adjustRightInd w:val="0"/>
      </w:pPr>
      <w:r w:rsidRPr="00992041">
        <w:t xml:space="preserve">14. Annualized Cost to </w:t>
      </w:r>
      <w:r w:rsidR="00472BEA">
        <w:t>the Government</w:t>
      </w:r>
      <w:r w:rsidR="00472BEA">
        <w:tab/>
      </w:r>
      <w:r w:rsidR="00472BEA">
        <w:tab/>
      </w:r>
      <w:r w:rsidR="00472BEA">
        <w:tab/>
      </w:r>
      <w:r w:rsidR="00472BEA">
        <w:tab/>
      </w:r>
      <w:r w:rsidR="00472BEA">
        <w:tab/>
      </w:r>
      <w:r w:rsidR="00472BEA">
        <w:tab/>
      </w:r>
      <w:r w:rsidR="00472BEA">
        <w:tab/>
        <w:t xml:space="preserve">   12</w:t>
      </w:r>
    </w:p>
    <w:p w14:paraId="7D262B6C" w14:textId="69F3B4B0" w:rsidR="00992041" w:rsidRPr="00992041" w:rsidRDefault="00992041" w:rsidP="00992041">
      <w:pPr>
        <w:autoSpaceDE w:val="0"/>
        <w:autoSpaceDN w:val="0"/>
        <w:adjustRightInd w:val="0"/>
        <w:ind w:left="432" w:hanging="432"/>
      </w:pPr>
      <w:r w:rsidRPr="00992041">
        <w:t>15. Explanation for</w:t>
      </w:r>
      <w:r w:rsidR="00472BEA">
        <w:t xml:space="preserve"> Program Changes or Adjustments</w:t>
      </w:r>
      <w:r w:rsidR="00472BEA">
        <w:tab/>
      </w:r>
      <w:r w:rsidR="00472BEA">
        <w:tab/>
      </w:r>
      <w:r w:rsidR="00472BEA">
        <w:tab/>
      </w:r>
      <w:r w:rsidR="00472BEA">
        <w:tab/>
      </w:r>
      <w:r w:rsidR="00472BEA">
        <w:tab/>
        <w:t xml:space="preserve">   12</w:t>
      </w:r>
    </w:p>
    <w:p w14:paraId="3C5CBEB4" w14:textId="50827099" w:rsidR="00992041" w:rsidRPr="00992041" w:rsidRDefault="00992041" w:rsidP="00992041">
      <w:pPr>
        <w:autoSpaceDE w:val="0"/>
        <w:autoSpaceDN w:val="0"/>
        <w:adjustRightInd w:val="0"/>
      </w:pPr>
      <w:r w:rsidRPr="00992041">
        <w:t xml:space="preserve">16. Plans for Tabulation and Publication and Project Time Schedule </w:t>
      </w:r>
      <w:r w:rsidR="00472BEA">
        <w:tab/>
      </w:r>
      <w:r w:rsidR="00472BEA">
        <w:tab/>
      </w:r>
      <w:r w:rsidR="00472BEA">
        <w:tab/>
        <w:t xml:space="preserve">   13</w:t>
      </w:r>
    </w:p>
    <w:p w14:paraId="4D0CCB98" w14:textId="116C16B3" w:rsidR="00992041" w:rsidRPr="00992041" w:rsidRDefault="00992041" w:rsidP="00992041">
      <w:pPr>
        <w:autoSpaceDE w:val="0"/>
        <w:autoSpaceDN w:val="0"/>
        <w:adjustRightInd w:val="0"/>
        <w:ind w:left="432" w:hanging="432"/>
      </w:pPr>
      <w:r w:rsidRPr="00992041">
        <w:t xml:space="preserve">17. Reason(s) Display of OMB Expiration Date is Inappropriate </w:t>
      </w:r>
      <w:r w:rsidR="00472BEA">
        <w:tab/>
      </w:r>
      <w:r w:rsidR="00472BEA">
        <w:tab/>
      </w:r>
      <w:r w:rsidR="00472BEA">
        <w:tab/>
      </w:r>
      <w:r w:rsidR="00472BEA">
        <w:tab/>
        <w:t xml:space="preserve">   13</w:t>
      </w:r>
    </w:p>
    <w:p w14:paraId="7EEB55A4" w14:textId="21EF33D1" w:rsidR="00992041" w:rsidRPr="00992041" w:rsidRDefault="00992041" w:rsidP="00992041">
      <w:pPr>
        <w:autoSpaceDE w:val="0"/>
        <w:autoSpaceDN w:val="0"/>
        <w:adjustRightInd w:val="0"/>
        <w:ind w:left="432" w:hanging="432"/>
      </w:pPr>
      <w:r w:rsidRPr="00992041">
        <w:t>18. Exceptions to Certification for Paperwork Reduction A</w:t>
      </w:r>
      <w:r w:rsidR="00472BEA">
        <w:t>ct Submissions</w:t>
      </w:r>
      <w:r w:rsidR="00472BEA">
        <w:tab/>
      </w:r>
      <w:r w:rsidR="00472BEA">
        <w:tab/>
      </w:r>
      <w:r w:rsidR="00472BEA">
        <w:tab/>
        <w:t xml:space="preserve">   13</w:t>
      </w:r>
    </w:p>
    <w:p w14:paraId="2290C61F" w14:textId="77777777" w:rsidR="00752F90" w:rsidRDefault="00472BEA" w:rsidP="00373960">
      <w:pPr>
        <w:autoSpaceDE w:val="0"/>
        <w:autoSpaceDN w:val="0"/>
        <w:adjustRightInd w:val="0"/>
      </w:pPr>
      <w:r>
        <w:t>References</w:t>
      </w:r>
      <w:r w:rsidR="003A212E">
        <w:t xml:space="preserve"> for Part</w:t>
      </w:r>
      <w:r>
        <w:tab/>
      </w:r>
      <w:r>
        <w:tab/>
      </w:r>
    </w:p>
    <w:p w14:paraId="7FF85D89" w14:textId="77777777" w:rsidR="00752F90" w:rsidRDefault="00752F90" w:rsidP="00373960">
      <w:pPr>
        <w:autoSpaceDE w:val="0"/>
        <w:autoSpaceDN w:val="0"/>
        <w:adjustRightInd w:val="0"/>
      </w:pPr>
    </w:p>
    <w:p w14:paraId="3500EBF5" w14:textId="77777777" w:rsidR="00752F90" w:rsidRDefault="00752F90" w:rsidP="00373960">
      <w:pPr>
        <w:autoSpaceDE w:val="0"/>
        <w:autoSpaceDN w:val="0"/>
        <w:adjustRightInd w:val="0"/>
      </w:pPr>
    </w:p>
    <w:p w14:paraId="181ECD26" w14:textId="77777777" w:rsidR="00752F90" w:rsidRDefault="00752F90" w:rsidP="00373960">
      <w:pPr>
        <w:autoSpaceDE w:val="0"/>
        <w:autoSpaceDN w:val="0"/>
        <w:adjustRightInd w:val="0"/>
      </w:pPr>
    </w:p>
    <w:p w14:paraId="25416319" w14:textId="1231BCE4" w:rsidR="00960C80" w:rsidRPr="00472BEA" w:rsidRDefault="004D58BC" w:rsidP="00373960">
      <w:pPr>
        <w:autoSpaceDE w:val="0"/>
        <w:autoSpaceDN w:val="0"/>
        <w:adjustRightInd w:val="0"/>
      </w:pPr>
      <w:r>
        <w:tab/>
      </w:r>
      <w:r>
        <w:tab/>
      </w:r>
      <w:r>
        <w:tab/>
      </w:r>
      <w:r>
        <w:tab/>
      </w:r>
      <w:r>
        <w:tab/>
      </w:r>
      <w:r>
        <w:tab/>
      </w:r>
      <w:r>
        <w:tab/>
      </w:r>
      <w:r>
        <w:tab/>
        <w:t xml:space="preserve">   </w:t>
      </w:r>
    </w:p>
    <w:p w14:paraId="5580C0EB" w14:textId="77777777" w:rsidR="00472BEA" w:rsidRDefault="00472BEA" w:rsidP="00373960">
      <w:pPr>
        <w:autoSpaceDE w:val="0"/>
        <w:autoSpaceDN w:val="0"/>
        <w:adjustRightInd w:val="0"/>
        <w:rPr>
          <w:b/>
        </w:rPr>
      </w:pPr>
    </w:p>
    <w:p w14:paraId="58838CEC" w14:textId="77777777" w:rsidR="00373960" w:rsidRPr="002C6A24" w:rsidRDefault="00960C80" w:rsidP="00373960">
      <w:pPr>
        <w:autoSpaceDE w:val="0"/>
        <w:autoSpaceDN w:val="0"/>
        <w:adjustRightInd w:val="0"/>
        <w:rPr>
          <w:b/>
        </w:rPr>
      </w:pPr>
      <w:r>
        <w:rPr>
          <w:b/>
        </w:rPr>
        <w:t xml:space="preserve">List of </w:t>
      </w:r>
      <w:r w:rsidR="00373960" w:rsidRPr="00864B52">
        <w:rPr>
          <w:b/>
        </w:rPr>
        <w:t>Attachments</w:t>
      </w:r>
    </w:p>
    <w:p w14:paraId="49C22794" w14:textId="77777777" w:rsidR="00373960" w:rsidRDefault="00373960" w:rsidP="00373960">
      <w:pPr>
        <w:jc w:val="center"/>
        <w:rPr>
          <w:b/>
        </w:rPr>
      </w:pPr>
    </w:p>
    <w:p w14:paraId="5C2C0869" w14:textId="77777777" w:rsidR="00762193" w:rsidRPr="00856ADF" w:rsidRDefault="00762193" w:rsidP="00762193">
      <w:pPr>
        <w:autoSpaceDE w:val="0"/>
        <w:autoSpaceDN w:val="0"/>
        <w:adjustRightInd w:val="0"/>
      </w:pPr>
      <w:r w:rsidRPr="00856ADF">
        <w:t xml:space="preserve">Attachment 1 – </w:t>
      </w:r>
      <w:r w:rsidRPr="00967AF0">
        <w:t>Authorizing Legislation</w:t>
      </w:r>
    </w:p>
    <w:p w14:paraId="204B98E3" w14:textId="77777777" w:rsidR="00762193" w:rsidRPr="00DF0C26" w:rsidRDefault="00762193" w:rsidP="00762193">
      <w:pPr>
        <w:autoSpaceDE w:val="0"/>
        <w:autoSpaceDN w:val="0"/>
        <w:adjustRightInd w:val="0"/>
      </w:pPr>
      <w:r w:rsidRPr="00DF0C26">
        <w:t xml:space="preserve">Attachment 2 – </w:t>
      </w:r>
      <w:r>
        <w:t>60</w:t>
      </w:r>
      <w:r w:rsidRPr="00DF0C26">
        <w:t xml:space="preserve"> Day Federal Register Notice</w:t>
      </w:r>
    </w:p>
    <w:p w14:paraId="0F34EFCB" w14:textId="77777777" w:rsidR="00762193" w:rsidRDefault="00762193" w:rsidP="00762193">
      <w:pPr>
        <w:autoSpaceDE w:val="0"/>
        <w:autoSpaceDN w:val="0"/>
        <w:adjustRightInd w:val="0"/>
      </w:pPr>
      <w:r w:rsidRPr="00856ADF">
        <w:t>Attachment 3</w:t>
      </w:r>
      <w:r>
        <w:t>a</w:t>
      </w:r>
      <w:r w:rsidRPr="00856ADF">
        <w:t xml:space="preserve"> – </w:t>
      </w:r>
      <w:r>
        <w:t>NCEH</w:t>
      </w:r>
      <w:r w:rsidRPr="00856ADF">
        <w:t>-ATSDR Research Determination Form</w:t>
      </w:r>
    </w:p>
    <w:p w14:paraId="7CE0027A" w14:textId="77777777" w:rsidR="00762193" w:rsidRPr="00856ADF" w:rsidRDefault="00762193" w:rsidP="00762193">
      <w:pPr>
        <w:autoSpaceDE w:val="0"/>
        <w:autoSpaceDN w:val="0"/>
        <w:adjustRightInd w:val="0"/>
      </w:pPr>
      <w:r>
        <w:t>Attachment 3b- Privacy Impact Assessment</w:t>
      </w:r>
    </w:p>
    <w:p w14:paraId="38CC0A51" w14:textId="77777777" w:rsidR="00762193" w:rsidRPr="00ED1342" w:rsidRDefault="00762193" w:rsidP="00762193">
      <w:pPr>
        <w:autoSpaceDE w:val="0"/>
        <w:autoSpaceDN w:val="0"/>
        <w:adjustRightInd w:val="0"/>
      </w:pPr>
      <w:r w:rsidRPr="00ED1342">
        <w:t>Attachment 4 – EHS-Net Publications</w:t>
      </w:r>
    </w:p>
    <w:p w14:paraId="06B492FB" w14:textId="77777777" w:rsidR="00762193" w:rsidRPr="009357BE" w:rsidRDefault="00762193" w:rsidP="00762193">
      <w:pPr>
        <w:autoSpaceDE w:val="0"/>
        <w:autoSpaceDN w:val="0"/>
        <w:adjustRightInd w:val="0"/>
      </w:pPr>
      <w:r w:rsidRPr="009357BE">
        <w:t>Attachment 5 – EHS</w:t>
      </w:r>
      <w:r>
        <w:t>-N</w:t>
      </w:r>
      <w:r w:rsidRPr="009357BE">
        <w:t>e</w:t>
      </w:r>
      <w:r>
        <w:t>t</w:t>
      </w:r>
      <w:r w:rsidRPr="009357BE">
        <w:t xml:space="preserve"> Manager Recruiting Script</w:t>
      </w:r>
    </w:p>
    <w:p w14:paraId="58775A95" w14:textId="77777777" w:rsidR="00762193" w:rsidRDefault="00762193" w:rsidP="00762193">
      <w:pPr>
        <w:autoSpaceDE w:val="0"/>
        <w:autoSpaceDN w:val="0"/>
        <w:adjustRightInd w:val="0"/>
        <w:rPr>
          <w:highlight w:val="yellow"/>
        </w:rPr>
      </w:pPr>
      <w:r w:rsidRPr="005F5319">
        <w:t>Attachment 6 – EHS</w:t>
      </w:r>
      <w:r>
        <w:t>-N</w:t>
      </w:r>
      <w:r w:rsidRPr="009357BE">
        <w:t>e</w:t>
      </w:r>
      <w:r>
        <w:t>t</w:t>
      </w:r>
      <w:r w:rsidRPr="009357BE">
        <w:t xml:space="preserve"> </w:t>
      </w:r>
      <w:r w:rsidRPr="005F5319">
        <w:t xml:space="preserve">Manager Informed Consent </w:t>
      </w:r>
    </w:p>
    <w:p w14:paraId="75DAF731" w14:textId="77777777" w:rsidR="00762193" w:rsidRPr="005F5319" w:rsidRDefault="00762193" w:rsidP="00762193">
      <w:pPr>
        <w:autoSpaceDE w:val="0"/>
        <w:autoSpaceDN w:val="0"/>
        <w:adjustRightInd w:val="0"/>
      </w:pPr>
      <w:r w:rsidRPr="005F5319">
        <w:t>Attachment 7</w:t>
      </w:r>
      <w:r>
        <w:t xml:space="preserve"> </w:t>
      </w:r>
      <w:r w:rsidRPr="005F5319">
        <w:t>– EHS</w:t>
      </w:r>
      <w:r>
        <w:t>-N</w:t>
      </w:r>
      <w:r w:rsidRPr="009357BE">
        <w:t>e</w:t>
      </w:r>
      <w:r>
        <w:t>t</w:t>
      </w:r>
      <w:r w:rsidRPr="005F5319">
        <w:t xml:space="preserve"> Manager</w:t>
      </w:r>
      <w:r>
        <w:t xml:space="preserve"> Interview</w:t>
      </w:r>
    </w:p>
    <w:p w14:paraId="6C4A16AC" w14:textId="77777777" w:rsidR="00762193" w:rsidRPr="005F5319" w:rsidRDefault="00762193" w:rsidP="00762193">
      <w:pPr>
        <w:autoSpaceDE w:val="0"/>
        <w:autoSpaceDN w:val="0"/>
        <w:adjustRightInd w:val="0"/>
      </w:pPr>
      <w:r w:rsidRPr="005F5319">
        <w:t>Attachment 8 – EHS</w:t>
      </w:r>
      <w:r>
        <w:t>-N</w:t>
      </w:r>
      <w:r w:rsidRPr="009357BE">
        <w:t>e</w:t>
      </w:r>
      <w:r>
        <w:t>t</w:t>
      </w:r>
      <w:r w:rsidRPr="005F5319">
        <w:t xml:space="preserve"> Food Worker </w:t>
      </w:r>
      <w:r>
        <w:t>Recruiting Screener,</w:t>
      </w:r>
      <w:r w:rsidRPr="0077248B">
        <w:t xml:space="preserve"> Consent</w:t>
      </w:r>
      <w:r>
        <w:t xml:space="preserve"> and Interview</w:t>
      </w:r>
      <w:r w:rsidRPr="0077248B">
        <w:t xml:space="preserve"> </w:t>
      </w:r>
    </w:p>
    <w:p w14:paraId="7154B8B2" w14:textId="77777777" w:rsidR="00762193" w:rsidRPr="005F5319" w:rsidRDefault="00762193" w:rsidP="00762193">
      <w:pPr>
        <w:autoSpaceDE w:val="0"/>
        <w:autoSpaceDN w:val="0"/>
        <w:adjustRightInd w:val="0"/>
      </w:pPr>
      <w:r w:rsidRPr="005F5319">
        <w:t>Attachment 9 – EHS</w:t>
      </w:r>
      <w:r>
        <w:t>-N</w:t>
      </w:r>
      <w:r w:rsidRPr="009357BE">
        <w:t>e</w:t>
      </w:r>
      <w:r>
        <w:t>t</w:t>
      </w:r>
      <w:r w:rsidRPr="005F5319">
        <w:t xml:space="preserve"> </w:t>
      </w:r>
      <w:r>
        <w:t xml:space="preserve">Restaurant </w:t>
      </w:r>
      <w:r w:rsidRPr="005F5319">
        <w:t xml:space="preserve">Observation </w:t>
      </w:r>
    </w:p>
    <w:p w14:paraId="780EF04E" w14:textId="77777777" w:rsidR="000671D4" w:rsidRPr="00303E8E" w:rsidRDefault="000671D4" w:rsidP="00992041">
      <w:pPr>
        <w:autoSpaceDE w:val="0"/>
        <w:autoSpaceDN w:val="0"/>
        <w:adjustRightInd w:val="0"/>
      </w:pPr>
    </w:p>
    <w:p w14:paraId="7025D526" w14:textId="77777777" w:rsidR="00AF52A9" w:rsidDel="00992041" w:rsidRDefault="00992041" w:rsidP="00992041">
      <w:pPr>
        <w:autoSpaceDE w:val="0"/>
        <w:autoSpaceDN w:val="0"/>
        <w:adjustRightInd w:val="0"/>
        <w:rPr>
          <w:b/>
        </w:rPr>
      </w:pPr>
      <w:r>
        <w:rPr>
          <w:b/>
        </w:rPr>
        <w:br w:type="page"/>
      </w:r>
    </w:p>
    <w:p w14:paraId="0267A85B" w14:textId="77777777" w:rsidR="00AF52A9" w:rsidRDefault="00992041" w:rsidP="00992041">
      <w:pPr>
        <w:autoSpaceDE w:val="0"/>
        <w:autoSpaceDN w:val="0"/>
        <w:adjustRightInd w:val="0"/>
        <w:rPr>
          <w:b/>
        </w:rPr>
      </w:pPr>
      <w:r w:rsidDel="00992041">
        <w:rPr>
          <w:b/>
        </w:rPr>
        <w:lastRenderedPageBreak/>
        <w:t xml:space="preserve"> </w:t>
      </w:r>
    </w:p>
    <w:tbl>
      <w:tblPr>
        <w:tblpPr w:leftFromText="180" w:rightFromText="180" w:vertAnchor="text" w:horzAnchor="margin" w:tblpY="4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923F85" w:rsidRPr="00E93AF9" w14:paraId="66E61395" w14:textId="77777777" w:rsidTr="00923F85">
        <w:tc>
          <w:tcPr>
            <w:tcW w:w="9350" w:type="dxa"/>
            <w:shd w:val="clear" w:color="auto" w:fill="auto"/>
          </w:tcPr>
          <w:p w14:paraId="364E1D29" w14:textId="77777777" w:rsidR="00923F85" w:rsidRPr="00583355" w:rsidRDefault="00923F85" w:rsidP="00923F85">
            <w:pPr>
              <w:autoSpaceDE w:val="0"/>
              <w:autoSpaceDN w:val="0"/>
              <w:adjustRightInd w:val="0"/>
            </w:pPr>
            <w:r w:rsidRPr="00E93AF9">
              <w:rPr>
                <w:b/>
              </w:rPr>
              <w:t>Goal of the study:</w:t>
            </w:r>
            <w:r>
              <w:t xml:space="preserve"> The goal of this food safety research program is to collect data in retail food establishments that will identify and help to understand environmental factors (e.g. manager food safety certification, implementation of food safety practices, etc.) associated wit</w:t>
            </w:r>
            <w:r w:rsidRPr="00583355">
              <w:t>h retail-related foodborne illness and outbreaks.</w:t>
            </w:r>
          </w:p>
          <w:p w14:paraId="6DC18722" w14:textId="77777777" w:rsidR="00923F85" w:rsidRPr="00583355" w:rsidRDefault="00923F85" w:rsidP="00923F85">
            <w:pPr>
              <w:autoSpaceDE w:val="0"/>
              <w:autoSpaceDN w:val="0"/>
              <w:adjustRightInd w:val="0"/>
            </w:pPr>
          </w:p>
          <w:p w14:paraId="346A0A01" w14:textId="77777777" w:rsidR="00923F85" w:rsidRPr="00583355" w:rsidRDefault="00923F85" w:rsidP="00923F85">
            <w:pPr>
              <w:autoSpaceDE w:val="0"/>
              <w:autoSpaceDN w:val="0"/>
              <w:adjustRightInd w:val="0"/>
            </w:pPr>
            <w:r w:rsidRPr="00583355">
              <w:rPr>
                <w:b/>
              </w:rPr>
              <w:t>Intended use of the resulting data:</w:t>
            </w:r>
            <w:r w:rsidRPr="00583355">
              <w:t xml:space="preserve"> The information collected from establishments will be used by CDC to develop food safety prevention and intervention recommendations for environmental public health/food safety programs and the retail food establishment industry.</w:t>
            </w:r>
          </w:p>
          <w:p w14:paraId="630E9C82" w14:textId="77777777" w:rsidR="00923F85" w:rsidRPr="00583355" w:rsidRDefault="00923F85" w:rsidP="00923F85">
            <w:pPr>
              <w:autoSpaceDE w:val="0"/>
              <w:autoSpaceDN w:val="0"/>
              <w:adjustRightInd w:val="0"/>
            </w:pPr>
          </w:p>
          <w:p w14:paraId="42970064" w14:textId="77777777" w:rsidR="00923F85" w:rsidRPr="00583355" w:rsidRDefault="00923F85" w:rsidP="00923F85">
            <w:pPr>
              <w:autoSpaceDE w:val="0"/>
              <w:autoSpaceDN w:val="0"/>
              <w:adjustRightInd w:val="0"/>
              <w:rPr>
                <w:sz w:val="22"/>
                <w:szCs w:val="22"/>
              </w:rPr>
            </w:pPr>
            <w:r w:rsidRPr="00583355">
              <w:rPr>
                <w:b/>
              </w:rPr>
              <w:t xml:space="preserve">Methods to be used to collect data: </w:t>
            </w:r>
            <w:r w:rsidRPr="00583355">
              <w:t>Data will be collected through interviews or pen-and-paper assessments; and observations in random samples of food establishments in the EHS-Net-funded state and local food safety programs.</w:t>
            </w:r>
          </w:p>
          <w:p w14:paraId="35F6DC03" w14:textId="77777777" w:rsidR="00923F85" w:rsidRPr="00583355" w:rsidRDefault="00923F85" w:rsidP="00923F85">
            <w:pPr>
              <w:autoSpaceDE w:val="0"/>
              <w:autoSpaceDN w:val="0"/>
              <w:adjustRightInd w:val="0"/>
            </w:pPr>
          </w:p>
          <w:p w14:paraId="5A633734" w14:textId="029ED5A1" w:rsidR="00923F85" w:rsidRDefault="00923F85" w:rsidP="00923F85">
            <w:pPr>
              <w:autoSpaceDE w:val="0"/>
              <w:autoSpaceDN w:val="0"/>
              <w:adjustRightInd w:val="0"/>
            </w:pPr>
            <w:r>
              <w:rPr>
                <w:b/>
              </w:rPr>
              <w:t>S</w:t>
            </w:r>
            <w:r w:rsidRPr="00583355">
              <w:rPr>
                <w:b/>
              </w:rPr>
              <w:t>ubpopulation to be studied:</w:t>
            </w:r>
            <w:r w:rsidRPr="00583355">
              <w:t xml:space="preserve"> The population to be studied will be randomly sampled voluntarily participating restaurants in the Environmental Health Specialists Network catchment area (which is currently comprised of: Min</w:t>
            </w:r>
            <w:r>
              <w:t>nesota; New York City; New York; Tennessee; Rhode Island; California; Southern Nevada Health District; and Harris County, Texas).</w:t>
            </w:r>
          </w:p>
          <w:p w14:paraId="2B49B71C" w14:textId="77777777" w:rsidR="00923F85" w:rsidRDefault="00923F85" w:rsidP="00923F85">
            <w:pPr>
              <w:autoSpaceDE w:val="0"/>
              <w:autoSpaceDN w:val="0"/>
              <w:adjustRightInd w:val="0"/>
            </w:pPr>
          </w:p>
          <w:p w14:paraId="46027241" w14:textId="31D82738" w:rsidR="00923F85" w:rsidRPr="00831792" w:rsidRDefault="00923F85" w:rsidP="00923F85">
            <w:pPr>
              <w:autoSpaceDE w:val="0"/>
              <w:autoSpaceDN w:val="0"/>
              <w:adjustRightInd w:val="0"/>
            </w:pPr>
            <w:r w:rsidRPr="00E93AF9">
              <w:rPr>
                <w:b/>
              </w:rPr>
              <w:t>How data will be analyzed:</w:t>
            </w:r>
            <w:r>
              <w:t xml:space="preserve"> Initial analyses will typically involve descriptive analy</w:t>
            </w:r>
            <w:r w:rsidR="009E0B5B">
              <w:t xml:space="preserve">ses and tests for association. </w:t>
            </w:r>
            <w:r>
              <w:t>Additional logistic or multivariable regression will be performed where appropriate.</w:t>
            </w:r>
          </w:p>
        </w:tc>
      </w:tr>
    </w:tbl>
    <w:p w14:paraId="3A67A68C" w14:textId="37F237AE" w:rsidR="00AB14B6" w:rsidRDefault="00923F85" w:rsidP="000031DE">
      <w:pPr>
        <w:autoSpaceDE w:val="0"/>
        <w:autoSpaceDN w:val="0"/>
        <w:adjustRightInd w:val="0"/>
        <w:rPr>
          <w:b/>
        </w:rPr>
      </w:pPr>
      <w:r>
        <w:rPr>
          <w:b/>
          <w:u w:val="single"/>
        </w:rPr>
        <w:t xml:space="preserve">Part </w:t>
      </w:r>
      <w:r w:rsidR="000031DE" w:rsidRPr="00923C33">
        <w:rPr>
          <w:b/>
          <w:u w:val="single"/>
        </w:rPr>
        <w:t xml:space="preserve">A. Justification </w:t>
      </w:r>
      <w:r w:rsidR="00AF52A9">
        <w:rPr>
          <w:b/>
        </w:rPr>
        <w:br w:type="page"/>
      </w:r>
      <w:r w:rsidR="000031DE">
        <w:rPr>
          <w:b/>
        </w:rPr>
        <w:t>A.</w:t>
      </w:r>
      <w:r w:rsidR="00AB14B6" w:rsidRPr="00195DA6">
        <w:rPr>
          <w:b/>
        </w:rPr>
        <w:t xml:space="preserve">1. Circumstances Making the Collection of Information Necessary </w:t>
      </w:r>
    </w:p>
    <w:p w14:paraId="356D2A6B" w14:textId="77777777" w:rsidR="00AB14B6" w:rsidRDefault="00AB14B6" w:rsidP="00AB14B6">
      <w:pPr>
        <w:autoSpaceDE w:val="0"/>
        <w:autoSpaceDN w:val="0"/>
        <w:adjustRightInd w:val="0"/>
        <w:ind w:left="432" w:hanging="432"/>
        <w:rPr>
          <w:b/>
        </w:rPr>
      </w:pPr>
    </w:p>
    <w:p w14:paraId="35824BC5" w14:textId="02193F4E" w:rsidR="002929D4" w:rsidRPr="00B37F76" w:rsidRDefault="006B12EA" w:rsidP="00375876">
      <w:pPr>
        <w:rPr>
          <w:bCs/>
        </w:rPr>
      </w:pPr>
      <w:r w:rsidRPr="00166AFD">
        <w:t xml:space="preserve">The National Center for Environmental Health (NCEH), Centers for Disease Control and Prevention (CDC), is requesting </w:t>
      </w:r>
      <w:r w:rsidR="002929D4" w:rsidRPr="00166AFD">
        <w:t>a</w:t>
      </w:r>
      <w:r w:rsidR="00444EDD" w:rsidRPr="00B0296D">
        <w:t xml:space="preserve"> three-year Paperwork Reduction Act (PRA)</w:t>
      </w:r>
      <w:r w:rsidR="002929D4" w:rsidRPr="00B0296D">
        <w:t xml:space="preserve"> </w:t>
      </w:r>
      <w:r w:rsidR="00444EDD" w:rsidRPr="00B0296D">
        <w:t>approval for</w:t>
      </w:r>
      <w:r w:rsidR="00E66B4F" w:rsidRPr="00B0296D">
        <w:t xml:space="preserve"> the revision </w:t>
      </w:r>
      <w:r w:rsidR="002929D4" w:rsidRPr="00B0296D">
        <w:t xml:space="preserve">Generic Information Collection </w:t>
      </w:r>
      <w:r w:rsidR="00A87518" w:rsidRPr="00B0296D">
        <w:t>(Gen</w:t>
      </w:r>
      <w:r w:rsidR="004270B9" w:rsidRPr="00B0296D">
        <w:t xml:space="preserve">eric </w:t>
      </w:r>
      <w:r w:rsidR="00A87518" w:rsidRPr="0075750E">
        <w:t>ICR)</w:t>
      </w:r>
      <w:r w:rsidR="004270B9" w:rsidRPr="0075750E">
        <w:t xml:space="preserve"> </w:t>
      </w:r>
      <w:r w:rsidR="004F3DC7" w:rsidRPr="0075750E">
        <w:t>titled</w:t>
      </w:r>
      <w:r w:rsidR="00A806B8" w:rsidRPr="0075750E">
        <w:t>,</w:t>
      </w:r>
      <w:r w:rsidR="002929D4" w:rsidRPr="0075750E">
        <w:t xml:space="preserve"> Environmental Health Specialists (EHS-Net) Program</w:t>
      </w:r>
      <w:r w:rsidR="00375876" w:rsidRPr="0075750E">
        <w:t xml:space="preserve"> (OMB No. 0920-0792</w:t>
      </w:r>
      <w:r w:rsidR="00D25612" w:rsidRPr="0075750E">
        <w:t>;</w:t>
      </w:r>
      <w:r w:rsidR="00215D5C" w:rsidRPr="0075750E">
        <w:t xml:space="preserve"> </w:t>
      </w:r>
      <w:r w:rsidR="00375876" w:rsidRPr="0075750E">
        <w:t>OMB Exp. Date: 9/30/2018)</w:t>
      </w:r>
      <w:r w:rsidR="002929D4" w:rsidRPr="0075750E">
        <w:t>.</w:t>
      </w:r>
      <w:bookmarkStart w:id="1" w:name="OLE_LINK1"/>
      <w:bookmarkStart w:id="2" w:name="OLE_LINK2"/>
      <w:r w:rsidR="009E0B5B" w:rsidRPr="00314145">
        <w:t xml:space="preserve"> </w:t>
      </w:r>
      <w:r w:rsidR="00AB14B6" w:rsidRPr="00314145">
        <w:t xml:space="preserve">The EHS-Net program, developed by </w:t>
      </w:r>
      <w:r w:rsidR="00F61546" w:rsidRPr="00166AFD">
        <w:t>CDC,</w:t>
      </w:r>
      <w:r w:rsidR="00AB14B6" w:rsidRPr="00166AFD">
        <w:t xml:space="preserve"> conducts </w:t>
      </w:r>
      <w:r w:rsidR="00D90C46" w:rsidRPr="00166AFD">
        <w:t>studies</w:t>
      </w:r>
      <w:r w:rsidR="00AB14B6" w:rsidRPr="00166AFD">
        <w:t xml:space="preserve"> designed to identify and understand environmenta</w:t>
      </w:r>
      <w:r w:rsidR="00C6341E" w:rsidRPr="00166AFD">
        <w:t>l factors associated with foodborne illness outbreaks</w:t>
      </w:r>
      <w:r w:rsidR="00805771" w:rsidRPr="00166AFD">
        <w:t xml:space="preserve"> and other food safety issues (e.g., </w:t>
      </w:r>
      <w:r w:rsidR="007C0F56" w:rsidRPr="00166AFD">
        <w:t>ill workers</w:t>
      </w:r>
      <w:r w:rsidR="00805771" w:rsidRPr="00166AFD">
        <w:t>)</w:t>
      </w:r>
      <w:r w:rsidR="00AB14B6" w:rsidRPr="00166AFD">
        <w:t xml:space="preserve">. These data are essential to environmental public health regulators’ efforts to respond more effectively to </w:t>
      </w:r>
      <w:r w:rsidR="00805771" w:rsidRPr="00166AFD">
        <w:t>and prevent future outbreaks and food safety-associated events</w:t>
      </w:r>
      <w:r w:rsidR="00AB14B6" w:rsidRPr="00166AFD">
        <w:t xml:space="preserve">. </w:t>
      </w:r>
      <w:r w:rsidR="002929D4" w:rsidRPr="00166AFD">
        <w:t>This data collection is authorized by Section 301 of the Public Health Service Act (42 U.S.C. 241) (Attachment 1).</w:t>
      </w:r>
      <w:r w:rsidR="002E7E78" w:rsidRPr="00166AFD">
        <w:t xml:space="preserve"> </w:t>
      </w:r>
      <w:r w:rsidR="002E7E78" w:rsidRPr="00166AFD">
        <w:rPr>
          <w:bCs/>
        </w:rPr>
        <w:t xml:space="preserve">PRA revision approval for this impactful information collection needs to be in place prior to </w:t>
      </w:r>
      <w:r w:rsidR="002E7E78" w:rsidRPr="0075750E">
        <w:rPr>
          <w:bCs/>
        </w:rPr>
        <w:t xml:space="preserve">expiration in </w:t>
      </w:r>
      <w:r w:rsidR="002E7E78" w:rsidRPr="00B37F76">
        <w:rPr>
          <w:bCs/>
        </w:rPr>
        <w:t>09/30/2018.</w:t>
      </w:r>
    </w:p>
    <w:p w14:paraId="0E7BEF1F" w14:textId="77777777" w:rsidR="00444EDD" w:rsidRPr="0075750E" w:rsidRDefault="00444EDD" w:rsidP="00444EDD"/>
    <w:p w14:paraId="2937E5CC" w14:textId="30639F63" w:rsidR="00444EDD" w:rsidRPr="00166AFD" w:rsidRDefault="00444EDD" w:rsidP="00E12D12">
      <w:r w:rsidRPr="0075750E">
        <w:t xml:space="preserve">The current request for PRA clearance is a </w:t>
      </w:r>
      <w:r w:rsidR="0075750E" w:rsidRPr="00314145">
        <w:t>revision, which</w:t>
      </w:r>
      <w:r w:rsidR="000B3C78" w:rsidRPr="00314145">
        <w:t xml:space="preserve"> involves some</w:t>
      </w:r>
      <w:r w:rsidRPr="00314145">
        <w:t xml:space="preserve"> modifications</w:t>
      </w:r>
      <w:r w:rsidR="000B3C78" w:rsidRPr="00166AFD">
        <w:t xml:space="preserve"> </w:t>
      </w:r>
      <w:r w:rsidRPr="00166AFD">
        <w:t xml:space="preserve">to </w:t>
      </w:r>
      <w:r w:rsidR="000B3C78" w:rsidRPr="00166AFD">
        <w:t>the Generic ICR</w:t>
      </w:r>
      <w:r w:rsidR="004732AC" w:rsidRPr="00166AFD">
        <w:t>.</w:t>
      </w:r>
      <w:r w:rsidR="00E12D12" w:rsidRPr="00166AFD">
        <w:t xml:space="preserve"> Overall, the number of </w:t>
      </w:r>
      <w:r w:rsidR="00336382" w:rsidRPr="00166AFD">
        <w:t>respondents and burden hours have</w:t>
      </w:r>
      <w:r w:rsidR="00E12D12" w:rsidRPr="00166AFD">
        <w:t xml:space="preserve"> been increased to allow for additional statistical designs or to gather additional food worker responses per establishment.</w:t>
      </w:r>
      <w:r w:rsidR="004732AC" w:rsidRPr="00166AFD">
        <w:t xml:space="preserve"> Details of the revision </w:t>
      </w:r>
      <w:r w:rsidR="00E02F00" w:rsidRPr="00166AFD">
        <w:t>are described below</w:t>
      </w:r>
      <w:r w:rsidR="004732AC" w:rsidRPr="00166AFD">
        <w:t>:</w:t>
      </w:r>
    </w:p>
    <w:p w14:paraId="54FD3809" w14:textId="4B14269A" w:rsidR="000D0318" w:rsidRPr="00314145" w:rsidRDefault="000D0318" w:rsidP="00444EDD"/>
    <w:p w14:paraId="62C929FF" w14:textId="0C90C310" w:rsidR="004732AC" w:rsidRPr="00D802F1" w:rsidRDefault="000927C2" w:rsidP="00D802F1">
      <w:pPr>
        <w:pStyle w:val="ListParagraph"/>
        <w:numPr>
          <w:ilvl w:val="0"/>
          <w:numId w:val="34"/>
        </w:numPr>
        <w:rPr>
          <w:rFonts w:ascii="Times New Roman" w:hAnsi="Times New Roman"/>
          <w:sz w:val="24"/>
          <w:szCs w:val="24"/>
        </w:rPr>
      </w:pPr>
      <w:r w:rsidRPr="00314145">
        <w:rPr>
          <w:rFonts w:ascii="Times New Roman" w:hAnsi="Times New Roman"/>
          <w:sz w:val="24"/>
          <w:szCs w:val="24"/>
        </w:rPr>
        <w:t xml:space="preserve">The number of restaurants per site (8 EHS-Net sites, </w:t>
      </w:r>
      <w:r w:rsidR="002142AF">
        <w:rPr>
          <w:rFonts w:ascii="Times New Roman" w:hAnsi="Times New Roman"/>
          <w:sz w:val="24"/>
          <w:szCs w:val="24"/>
        </w:rPr>
        <w:t xml:space="preserve">continues to </w:t>
      </w:r>
      <w:r w:rsidRPr="002142AF">
        <w:rPr>
          <w:rFonts w:ascii="Times New Roman" w:hAnsi="Times New Roman"/>
          <w:sz w:val="24"/>
          <w:szCs w:val="24"/>
        </w:rPr>
        <w:t>remain</w:t>
      </w:r>
      <w:r w:rsidR="002142AF">
        <w:rPr>
          <w:rFonts w:ascii="Times New Roman" w:hAnsi="Times New Roman"/>
          <w:sz w:val="24"/>
          <w:szCs w:val="24"/>
        </w:rPr>
        <w:t xml:space="preserve"> the same</w:t>
      </w:r>
      <w:r w:rsidRPr="002142AF">
        <w:rPr>
          <w:rFonts w:ascii="Times New Roman" w:hAnsi="Times New Roman"/>
          <w:sz w:val="24"/>
          <w:szCs w:val="24"/>
        </w:rPr>
        <w:t xml:space="preserve">) has been increased from 47 to 50 restaurants (totaling 400 restaurants); the sample size was increased to detect a greater odds ratio and establish a stronger power. </w:t>
      </w:r>
    </w:p>
    <w:p w14:paraId="163614B7" w14:textId="77777777" w:rsidR="00314145" w:rsidRPr="00D802F1" w:rsidRDefault="00314145" w:rsidP="00D802F1">
      <w:pPr>
        <w:pStyle w:val="ListParagraph"/>
        <w:rPr>
          <w:rFonts w:ascii="Times New Roman" w:hAnsi="Times New Roman"/>
          <w:sz w:val="24"/>
          <w:szCs w:val="24"/>
        </w:rPr>
      </w:pPr>
    </w:p>
    <w:p w14:paraId="5F39597E" w14:textId="347F7E90" w:rsidR="00D5159A" w:rsidRPr="00781C05" w:rsidRDefault="000927C2" w:rsidP="00781C05">
      <w:pPr>
        <w:pStyle w:val="ListParagraph"/>
        <w:numPr>
          <w:ilvl w:val="0"/>
          <w:numId w:val="34"/>
        </w:numPr>
        <w:rPr>
          <w:rFonts w:ascii="Times New Roman" w:hAnsi="Times New Roman"/>
          <w:sz w:val="24"/>
          <w:szCs w:val="24"/>
        </w:rPr>
      </w:pPr>
      <w:r w:rsidRPr="00D802F1">
        <w:rPr>
          <w:rFonts w:ascii="Times New Roman" w:hAnsi="Times New Roman"/>
          <w:sz w:val="24"/>
          <w:szCs w:val="24"/>
        </w:rPr>
        <w:t xml:space="preserve"> </w:t>
      </w:r>
      <w:r w:rsidR="004732AC" w:rsidRPr="00D802F1">
        <w:rPr>
          <w:rFonts w:ascii="Times New Roman" w:hAnsi="Times New Roman"/>
          <w:sz w:val="24"/>
          <w:szCs w:val="24"/>
        </w:rPr>
        <w:t>D</w:t>
      </w:r>
      <w:r w:rsidRPr="00D802F1">
        <w:rPr>
          <w:rFonts w:ascii="Times New Roman" w:hAnsi="Times New Roman"/>
          <w:sz w:val="24"/>
          <w:szCs w:val="24"/>
        </w:rPr>
        <w:t>ata</w:t>
      </w:r>
      <w:r w:rsidR="004732AC" w:rsidRPr="00D802F1">
        <w:rPr>
          <w:rFonts w:ascii="Times New Roman" w:hAnsi="Times New Roman"/>
          <w:sz w:val="24"/>
          <w:szCs w:val="24"/>
        </w:rPr>
        <w:t xml:space="preserve"> </w:t>
      </w:r>
      <w:r w:rsidR="00741BA6" w:rsidRPr="00D802F1">
        <w:rPr>
          <w:rFonts w:ascii="Times New Roman" w:hAnsi="Times New Roman"/>
          <w:sz w:val="24"/>
          <w:szCs w:val="24"/>
        </w:rPr>
        <w:t>collected from</w:t>
      </w:r>
      <w:r w:rsidRPr="00D802F1">
        <w:rPr>
          <w:rFonts w:ascii="Times New Roman" w:hAnsi="Times New Roman"/>
          <w:sz w:val="24"/>
          <w:szCs w:val="24"/>
        </w:rPr>
        <w:t xml:space="preserve"> additional food workers (increased to 10 food workers per restaurant from 1 food worker per restaurant, totaling 4,000 food workers) </w:t>
      </w:r>
      <w:r w:rsidR="004732AC" w:rsidRPr="00D802F1">
        <w:rPr>
          <w:rFonts w:ascii="Times New Roman" w:hAnsi="Times New Roman"/>
          <w:sz w:val="24"/>
          <w:szCs w:val="24"/>
        </w:rPr>
        <w:t xml:space="preserve">to </w:t>
      </w:r>
      <w:r w:rsidRPr="00D802F1">
        <w:rPr>
          <w:rFonts w:ascii="Times New Roman" w:hAnsi="Times New Roman"/>
          <w:sz w:val="24"/>
          <w:szCs w:val="24"/>
        </w:rPr>
        <w:t xml:space="preserve">help minimize the potential bias of only having one worker represent all of food workers in a given establishment. </w:t>
      </w:r>
      <w:r w:rsidR="009C3AAC">
        <w:rPr>
          <w:rFonts w:ascii="Times New Roman" w:hAnsi="Times New Roman"/>
          <w:sz w:val="24"/>
          <w:szCs w:val="24"/>
        </w:rPr>
        <w:t xml:space="preserve">Additionally, </w:t>
      </w:r>
      <w:r w:rsidR="00676E48">
        <w:rPr>
          <w:rFonts w:ascii="Times New Roman" w:hAnsi="Times New Roman"/>
          <w:sz w:val="24"/>
          <w:szCs w:val="24"/>
        </w:rPr>
        <w:t xml:space="preserve">going forward </w:t>
      </w:r>
      <w:r w:rsidR="009C3AAC">
        <w:rPr>
          <w:rFonts w:ascii="Times New Roman" w:hAnsi="Times New Roman"/>
          <w:sz w:val="24"/>
          <w:szCs w:val="24"/>
        </w:rPr>
        <w:t xml:space="preserve">the </w:t>
      </w:r>
      <w:r w:rsidR="005725A1">
        <w:rPr>
          <w:rFonts w:ascii="Times New Roman" w:hAnsi="Times New Roman"/>
          <w:sz w:val="24"/>
          <w:szCs w:val="24"/>
        </w:rPr>
        <w:t>restaurant observation</w:t>
      </w:r>
      <w:r w:rsidR="00481DC9">
        <w:rPr>
          <w:rFonts w:ascii="Times New Roman" w:hAnsi="Times New Roman"/>
          <w:sz w:val="24"/>
          <w:szCs w:val="24"/>
        </w:rPr>
        <w:t xml:space="preserve"> </w:t>
      </w:r>
      <w:r w:rsidR="00F10A2A">
        <w:rPr>
          <w:rFonts w:ascii="Times New Roman" w:hAnsi="Times New Roman"/>
          <w:sz w:val="24"/>
          <w:szCs w:val="24"/>
        </w:rPr>
        <w:t xml:space="preserve">data collection </w:t>
      </w:r>
      <w:r w:rsidR="00676E48">
        <w:rPr>
          <w:rFonts w:ascii="Times New Roman" w:hAnsi="Times New Roman"/>
          <w:sz w:val="24"/>
          <w:szCs w:val="24"/>
        </w:rPr>
        <w:t>by the health department</w:t>
      </w:r>
      <w:r w:rsidR="00E624FF">
        <w:rPr>
          <w:rFonts w:ascii="Times New Roman" w:hAnsi="Times New Roman"/>
          <w:sz w:val="24"/>
          <w:szCs w:val="24"/>
        </w:rPr>
        <w:t xml:space="preserve"> (HD)</w:t>
      </w:r>
      <w:r w:rsidR="00676E48">
        <w:rPr>
          <w:rFonts w:ascii="Times New Roman" w:hAnsi="Times New Roman"/>
          <w:sz w:val="24"/>
          <w:szCs w:val="24"/>
        </w:rPr>
        <w:t xml:space="preserve"> </w:t>
      </w:r>
      <w:r w:rsidR="002A5763">
        <w:rPr>
          <w:rFonts w:ascii="Times New Roman" w:hAnsi="Times New Roman"/>
          <w:sz w:val="24"/>
          <w:szCs w:val="24"/>
        </w:rPr>
        <w:t>staff will</w:t>
      </w:r>
      <w:r w:rsidR="00676E48">
        <w:rPr>
          <w:rFonts w:ascii="Times New Roman" w:hAnsi="Times New Roman"/>
          <w:sz w:val="24"/>
          <w:szCs w:val="24"/>
        </w:rPr>
        <w:t xml:space="preserve"> a</w:t>
      </w:r>
      <w:r w:rsidR="00481DC9">
        <w:rPr>
          <w:rFonts w:ascii="Times New Roman" w:hAnsi="Times New Roman"/>
          <w:sz w:val="24"/>
          <w:szCs w:val="24"/>
        </w:rPr>
        <w:t xml:space="preserve">lso </w:t>
      </w:r>
      <w:r w:rsidR="002A5763">
        <w:rPr>
          <w:rFonts w:ascii="Times New Roman" w:hAnsi="Times New Roman"/>
          <w:sz w:val="24"/>
          <w:szCs w:val="24"/>
        </w:rPr>
        <w:t xml:space="preserve">be </w:t>
      </w:r>
      <w:r w:rsidR="00481DC9">
        <w:rPr>
          <w:rFonts w:ascii="Times New Roman" w:hAnsi="Times New Roman"/>
          <w:sz w:val="24"/>
          <w:szCs w:val="24"/>
        </w:rPr>
        <w:t>accounted in the burden table.</w:t>
      </w:r>
      <w:r w:rsidR="005725A1">
        <w:rPr>
          <w:rFonts w:ascii="Times New Roman" w:hAnsi="Times New Roman"/>
          <w:sz w:val="24"/>
          <w:szCs w:val="24"/>
        </w:rPr>
        <w:t xml:space="preserve"> </w:t>
      </w:r>
      <w:r w:rsidR="00E624FF">
        <w:rPr>
          <w:rFonts w:ascii="Times New Roman" w:hAnsi="Times New Roman"/>
          <w:sz w:val="24"/>
          <w:szCs w:val="24"/>
        </w:rPr>
        <w:t>The HD staff are compensated for their time through a cooperative agreement (EH15-001), therefore the HD staff burden hours will not be reflected in the annualized burden costs; this is reflected in the annualized cost</w:t>
      </w:r>
      <w:r w:rsidR="00F44789">
        <w:rPr>
          <w:rFonts w:ascii="Times New Roman" w:hAnsi="Times New Roman"/>
          <w:sz w:val="24"/>
          <w:szCs w:val="24"/>
        </w:rPr>
        <w:t>s</w:t>
      </w:r>
      <w:r w:rsidR="00E624FF">
        <w:rPr>
          <w:rFonts w:ascii="Times New Roman" w:hAnsi="Times New Roman"/>
          <w:sz w:val="24"/>
          <w:szCs w:val="24"/>
        </w:rPr>
        <w:t xml:space="preserve"> to the federal government</w:t>
      </w:r>
      <w:r w:rsidR="00F44789">
        <w:rPr>
          <w:rFonts w:ascii="Times New Roman" w:hAnsi="Times New Roman"/>
          <w:sz w:val="24"/>
          <w:szCs w:val="24"/>
        </w:rPr>
        <w:t>.</w:t>
      </w:r>
    </w:p>
    <w:p w14:paraId="6A3A6CE9" w14:textId="77777777" w:rsidR="00314145" w:rsidRPr="00781C05" w:rsidRDefault="00314145" w:rsidP="00781C05">
      <w:pPr>
        <w:pStyle w:val="ListParagraph"/>
        <w:ind w:left="1440"/>
        <w:rPr>
          <w:rFonts w:ascii="Times New Roman" w:hAnsi="Times New Roman"/>
          <w:sz w:val="24"/>
          <w:szCs w:val="24"/>
        </w:rPr>
      </w:pPr>
    </w:p>
    <w:p w14:paraId="16287A73" w14:textId="0E1D28C5" w:rsidR="000D0318" w:rsidRPr="00781C05" w:rsidRDefault="00CB38C3" w:rsidP="00781C05">
      <w:pPr>
        <w:pStyle w:val="ListParagraph"/>
        <w:numPr>
          <w:ilvl w:val="0"/>
          <w:numId w:val="34"/>
        </w:numPr>
        <w:rPr>
          <w:rFonts w:ascii="Times New Roman" w:hAnsi="Times New Roman"/>
          <w:sz w:val="24"/>
          <w:szCs w:val="24"/>
        </w:rPr>
      </w:pPr>
      <w:r>
        <w:rPr>
          <w:rFonts w:ascii="Times New Roman" w:hAnsi="Times New Roman"/>
          <w:sz w:val="24"/>
          <w:szCs w:val="24"/>
        </w:rPr>
        <w:t>Overall,</w:t>
      </w:r>
      <w:r w:rsidR="00393ACF">
        <w:rPr>
          <w:rFonts w:ascii="Times New Roman" w:hAnsi="Times New Roman"/>
          <w:sz w:val="24"/>
          <w:szCs w:val="24"/>
        </w:rPr>
        <w:t xml:space="preserve"> </w:t>
      </w:r>
      <w:r w:rsidR="00D5159A" w:rsidRPr="00781C05">
        <w:rPr>
          <w:rFonts w:ascii="Times New Roman" w:hAnsi="Times New Roman"/>
          <w:sz w:val="24"/>
          <w:szCs w:val="24"/>
        </w:rPr>
        <w:t>for th</w:t>
      </w:r>
      <w:r w:rsidR="00676E48">
        <w:rPr>
          <w:rFonts w:ascii="Times New Roman" w:hAnsi="Times New Roman"/>
          <w:sz w:val="24"/>
          <w:szCs w:val="24"/>
        </w:rPr>
        <w:t>e</w:t>
      </w:r>
      <w:r w:rsidR="00D5159A" w:rsidRPr="00781C05">
        <w:rPr>
          <w:rFonts w:ascii="Times New Roman" w:hAnsi="Times New Roman"/>
          <w:sz w:val="24"/>
          <w:szCs w:val="24"/>
        </w:rPr>
        <w:t xml:space="preserve"> duration of the next PRA cycle</w:t>
      </w:r>
      <w:r w:rsidR="00481DC9">
        <w:rPr>
          <w:rFonts w:ascii="Times New Roman" w:hAnsi="Times New Roman"/>
          <w:sz w:val="24"/>
          <w:szCs w:val="24"/>
        </w:rPr>
        <w:t xml:space="preserve">, we </w:t>
      </w:r>
      <w:r w:rsidR="00481DC9" w:rsidRPr="00253BB0">
        <w:rPr>
          <w:rFonts w:ascii="Times New Roman" w:hAnsi="Times New Roman"/>
          <w:sz w:val="24"/>
          <w:szCs w:val="24"/>
        </w:rPr>
        <w:t xml:space="preserve">expect </w:t>
      </w:r>
      <w:r w:rsidR="00025332" w:rsidRPr="00253BB0">
        <w:rPr>
          <w:rFonts w:ascii="Times New Roman" w:hAnsi="Times New Roman"/>
          <w:sz w:val="24"/>
          <w:szCs w:val="24"/>
        </w:rPr>
        <w:t>to conduc</w:t>
      </w:r>
      <w:r w:rsidR="00393ACF" w:rsidRPr="00253BB0">
        <w:rPr>
          <w:rFonts w:ascii="Times New Roman" w:hAnsi="Times New Roman"/>
          <w:sz w:val="24"/>
          <w:szCs w:val="24"/>
        </w:rPr>
        <w:t>t</w:t>
      </w:r>
      <w:r w:rsidR="00481DC9" w:rsidRPr="00253BB0">
        <w:rPr>
          <w:rFonts w:ascii="Times New Roman" w:hAnsi="Times New Roman"/>
          <w:sz w:val="24"/>
          <w:szCs w:val="24"/>
        </w:rPr>
        <w:t xml:space="preserve"> </w:t>
      </w:r>
      <w:r w:rsidR="0071370F" w:rsidRPr="00253BB0">
        <w:rPr>
          <w:rFonts w:ascii="Times New Roman" w:hAnsi="Times New Roman"/>
          <w:sz w:val="24"/>
          <w:szCs w:val="24"/>
        </w:rPr>
        <w:t>2–</w:t>
      </w:r>
      <w:r w:rsidR="00393ACF" w:rsidRPr="00253BB0">
        <w:rPr>
          <w:rFonts w:ascii="Times New Roman" w:hAnsi="Times New Roman"/>
          <w:sz w:val="24"/>
          <w:szCs w:val="24"/>
        </w:rPr>
        <w:t>3</w:t>
      </w:r>
      <w:r w:rsidR="000C4967" w:rsidRPr="00253BB0">
        <w:rPr>
          <w:rFonts w:ascii="Times New Roman" w:hAnsi="Times New Roman"/>
          <w:sz w:val="24"/>
          <w:szCs w:val="24"/>
        </w:rPr>
        <w:t xml:space="preserve"> </w:t>
      </w:r>
      <w:r w:rsidRPr="00253BB0">
        <w:rPr>
          <w:rFonts w:ascii="Times New Roman" w:hAnsi="Times New Roman"/>
          <w:sz w:val="24"/>
          <w:szCs w:val="24"/>
        </w:rPr>
        <w:t>studies</w:t>
      </w:r>
      <w:r w:rsidR="005166DF">
        <w:rPr>
          <w:rFonts w:ascii="Times New Roman" w:hAnsi="Times New Roman"/>
          <w:sz w:val="24"/>
          <w:szCs w:val="24"/>
        </w:rPr>
        <w:t xml:space="preserve"> depending on availability of resources</w:t>
      </w:r>
      <w:r>
        <w:rPr>
          <w:rFonts w:ascii="Times New Roman" w:hAnsi="Times New Roman"/>
          <w:sz w:val="24"/>
          <w:szCs w:val="24"/>
        </w:rPr>
        <w:t xml:space="preserve">. Therefore, due to </w:t>
      </w:r>
      <w:r w:rsidR="00412ED1">
        <w:rPr>
          <w:rFonts w:ascii="Times New Roman" w:hAnsi="Times New Roman"/>
          <w:sz w:val="24"/>
          <w:szCs w:val="24"/>
        </w:rPr>
        <w:t>an i</w:t>
      </w:r>
      <w:r w:rsidR="00522B71">
        <w:rPr>
          <w:rFonts w:ascii="Times New Roman" w:hAnsi="Times New Roman"/>
          <w:sz w:val="24"/>
          <w:szCs w:val="24"/>
        </w:rPr>
        <w:t>ncrease in</w:t>
      </w:r>
      <w:r w:rsidR="00C27E1B">
        <w:rPr>
          <w:rFonts w:ascii="Times New Roman" w:hAnsi="Times New Roman"/>
          <w:sz w:val="24"/>
          <w:szCs w:val="24"/>
        </w:rPr>
        <w:t xml:space="preserve"> the </w:t>
      </w:r>
      <w:r w:rsidR="00522B71">
        <w:rPr>
          <w:rFonts w:ascii="Times New Roman" w:hAnsi="Times New Roman"/>
          <w:sz w:val="24"/>
          <w:szCs w:val="24"/>
        </w:rPr>
        <w:t xml:space="preserve">number of </w:t>
      </w:r>
      <w:r w:rsidR="00676E48">
        <w:rPr>
          <w:rFonts w:ascii="Times New Roman" w:hAnsi="Times New Roman"/>
          <w:sz w:val="24"/>
          <w:szCs w:val="24"/>
        </w:rPr>
        <w:t>restaurants,</w:t>
      </w:r>
      <w:r w:rsidR="009C3AAC">
        <w:rPr>
          <w:rFonts w:ascii="Times New Roman" w:hAnsi="Times New Roman"/>
          <w:sz w:val="24"/>
          <w:szCs w:val="24"/>
        </w:rPr>
        <w:t xml:space="preserve"> food workers interviews</w:t>
      </w:r>
      <w:r w:rsidR="00680A78">
        <w:rPr>
          <w:rFonts w:ascii="Times New Roman" w:hAnsi="Times New Roman"/>
          <w:sz w:val="24"/>
          <w:szCs w:val="24"/>
        </w:rPr>
        <w:t xml:space="preserve"> and addition of restaurant observation activity</w:t>
      </w:r>
      <w:r w:rsidR="009C3AAC">
        <w:rPr>
          <w:rFonts w:ascii="Times New Roman" w:hAnsi="Times New Roman"/>
          <w:sz w:val="24"/>
          <w:szCs w:val="24"/>
        </w:rPr>
        <w:t xml:space="preserve"> the </w:t>
      </w:r>
      <w:r w:rsidR="00522B71">
        <w:rPr>
          <w:rFonts w:ascii="Times New Roman" w:hAnsi="Times New Roman"/>
          <w:sz w:val="24"/>
          <w:szCs w:val="24"/>
        </w:rPr>
        <w:t xml:space="preserve">estimated annual </w:t>
      </w:r>
      <w:r w:rsidR="00412ED1">
        <w:rPr>
          <w:rFonts w:ascii="Times New Roman" w:hAnsi="Times New Roman"/>
          <w:sz w:val="24"/>
          <w:szCs w:val="24"/>
        </w:rPr>
        <w:t>burden hours</w:t>
      </w:r>
      <w:r w:rsidR="004140C6">
        <w:rPr>
          <w:rFonts w:ascii="Times New Roman" w:hAnsi="Times New Roman"/>
          <w:sz w:val="24"/>
          <w:szCs w:val="24"/>
        </w:rPr>
        <w:t xml:space="preserve"> </w:t>
      </w:r>
      <w:r w:rsidR="009C3AAC">
        <w:rPr>
          <w:rFonts w:ascii="Times New Roman" w:hAnsi="Times New Roman"/>
          <w:sz w:val="24"/>
          <w:szCs w:val="24"/>
        </w:rPr>
        <w:t>are expected to increase</w:t>
      </w:r>
      <w:r w:rsidR="00522B71">
        <w:rPr>
          <w:rFonts w:ascii="Times New Roman" w:hAnsi="Times New Roman"/>
          <w:sz w:val="24"/>
          <w:szCs w:val="24"/>
        </w:rPr>
        <w:t xml:space="preserve"> from </w:t>
      </w:r>
      <w:r w:rsidR="004140C6">
        <w:rPr>
          <w:rFonts w:ascii="Times New Roman" w:hAnsi="Times New Roman"/>
          <w:sz w:val="24"/>
          <w:szCs w:val="24"/>
        </w:rPr>
        <w:t xml:space="preserve">295 to </w:t>
      </w:r>
      <w:r w:rsidR="004140C6" w:rsidRPr="00E624FF">
        <w:rPr>
          <w:rFonts w:ascii="Times New Roman" w:hAnsi="Times New Roman"/>
          <w:sz w:val="24"/>
          <w:szCs w:val="24"/>
        </w:rPr>
        <w:t>1,</w:t>
      </w:r>
      <w:r w:rsidR="00A03E20">
        <w:rPr>
          <w:rFonts w:ascii="Times New Roman" w:hAnsi="Times New Roman"/>
          <w:sz w:val="24"/>
          <w:szCs w:val="24"/>
        </w:rPr>
        <w:t>7</w:t>
      </w:r>
      <w:r w:rsidR="00E624FF" w:rsidRPr="00E624FF">
        <w:rPr>
          <w:rFonts w:ascii="Times New Roman" w:hAnsi="Times New Roman"/>
          <w:sz w:val="24"/>
          <w:szCs w:val="24"/>
        </w:rPr>
        <w:t>77</w:t>
      </w:r>
      <w:r w:rsidR="00E624FF">
        <w:rPr>
          <w:rFonts w:ascii="Times New Roman" w:hAnsi="Times New Roman"/>
          <w:sz w:val="24"/>
          <w:szCs w:val="24"/>
        </w:rPr>
        <w:t xml:space="preserve"> </w:t>
      </w:r>
      <w:r w:rsidR="004140C6">
        <w:rPr>
          <w:rFonts w:ascii="Times New Roman" w:hAnsi="Times New Roman"/>
          <w:sz w:val="24"/>
          <w:szCs w:val="24"/>
        </w:rPr>
        <w:t>hours.</w:t>
      </w:r>
    </w:p>
    <w:p w14:paraId="7FEF1632" w14:textId="77777777" w:rsidR="00B0296D" w:rsidRPr="00B0296D" w:rsidRDefault="00B0296D" w:rsidP="00D802F1"/>
    <w:p w14:paraId="73B7CDDA" w14:textId="32A71D96" w:rsidR="00DF3EE7" w:rsidRPr="00166AFD" w:rsidRDefault="00AB14B6" w:rsidP="00AB14B6">
      <w:r w:rsidRPr="00166AFD">
        <w:t>EHS-Net is a</w:t>
      </w:r>
      <w:r w:rsidRPr="00781C05">
        <w:t xml:space="preserve"> </w:t>
      </w:r>
      <w:r w:rsidRPr="00166AFD">
        <w:t xml:space="preserve">collaborative project of the CDC, the U.S. Food and Drug Administration (FDA), the U.S. Department of Agriculture (USDA), and </w:t>
      </w:r>
      <w:r w:rsidR="00E44D77" w:rsidRPr="00166AFD">
        <w:t>eight</w:t>
      </w:r>
      <w:r w:rsidRPr="00B0296D">
        <w:t xml:space="preserve"> state and local public health departments (</w:t>
      </w:r>
      <w:r w:rsidR="002929D4" w:rsidRPr="00B0296D">
        <w:t xml:space="preserve">currently consisting of </w:t>
      </w:r>
      <w:r w:rsidRPr="00B0296D">
        <w:t xml:space="preserve">California, Minnesota, New York, </w:t>
      </w:r>
      <w:r w:rsidR="00E44D77" w:rsidRPr="00B0296D">
        <w:t>New York City, Rhode Island,</w:t>
      </w:r>
      <w:r w:rsidRPr="00B0296D">
        <w:t xml:space="preserve"> Tennessee</w:t>
      </w:r>
      <w:r w:rsidR="00E44D77" w:rsidRPr="00B0296D">
        <w:t>, Southern Nevada Health District, and Harris County</w:t>
      </w:r>
      <w:r w:rsidR="00B622F6">
        <w:t>,</w:t>
      </w:r>
      <w:r w:rsidR="00E44D77" w:rsidRPr="00B0296D">
        <w:t xml:space="preserve"> Texas</w:t>
      </w:r>
      <w:r w:rsidR="000031DE" w:rsidRPr="00B0296D">
        <w:t>;</w:t>
      </w:r>
      <w:r w:rsidR="002929D4" w:rsidRPr="0075750E">
        <w:t xml:space="preserve"> however the sites may change with the re-issuance of the cooperative agreement at the end of its term</w:t>
      </w:r>
      <w:r w:rsidRPr="0075750E">
        <w:t xml:space="preserve">). </w:t>
      </w:r>
      <w:r w:rsidR="00425280" w:rsidRPr="0075750E">
        <w:t>The EHS-Net sites are funded through CDC cooperative agreement EH15-001</w:t>
      </w:r>
      <w:r w:rsidR="009E0B5B" w:rsidRPr="0075750E">
        <w:t xml:space="preserve">. </w:t>
      </w:r>
      <w:r w:rsidRPr="0075750E">
        <w:t>EHS-Net</w:t>
      </w:r>
      <w:r w:rsidR="00591273" w:rsidRPr="00314145">
        <w:t>'s</w:t>
      </w:r>
      <w:r w:rsidRPr="00314145">
        <w:t xml:space="preserve"> funding </w:t>
      </w:r>
      <w:r w:rsidR="00591273" w:rsidRPr="00314145">
        <w:t>to</w:t>
      </w:r>
      <w:r w:rsidRPr="00314145">
        <w:t xml:space="preserve"> these state and local health departments</w:t>
      </w:r>
      <w:r w:rsidR="006653A3" w:rsidRPr="00393ACF">
        <w:t xml:space="preserve"> enables them to </w:t>
      </w:r>
      <w:r w:rsidRPr="00393ACF">
        <w:t>collaborat</w:t>
      </w:r>
      <w:r w:rsidR="006653A3" w:rsidRPr="00393ACF">
        <w:t>e</w:t>
      </w:r>
      <w:r w:rsidRPr="00393ACF">
        <w:t xml:space="preserve"> with CDC on study design, </w:t>
      </w:r>
      <w:r w:rsidR="0008359C" w:rsidRPr="00393ACF">
        <w:t>and data collection and analysis.</w:t>
      </w:r>
      <w:r w:rsidRPr="00393ACF">
        <w:t xml:space="preserve"> The federal partners provide funding </w:t>
      </w:r>
      <w:r w:rsidR="00425280" w:rsidRPr="00393ACF">
        <w:t xml:space="preserve">and input into study design, </w:t>
      </w:r>
      <w:r w:rsidRPr="00166AFD">
        <w:t>data analysis</w:t>
      </w:r>
      <w:r w:rsidR="00425280" w:rsidRPr="00166AFD">
        <w:t>, and ensuring that research is not overlapping with</w:t>
      </w:r>
      <w:r w:rsidR="00CD46E1" w:rsidRPr="00166AFD">
        <w:t xml:space="preserve"> their own studies</w:t>
      </w:r>
      <w:r w:rsidRPr="00166AFD">
        <w:t xml:space="preserve">. </w:t>
      </w:r>
    </w:p>
    <w:p w14:paraId="2E28B495" w14:textId="77777777" w:rsidR="00AB14B6" w:rsidRPr="00166AFD" w:rsidRDefault="00AB14B6" w:rsidP="00AB14B6"/>
    <w:p w14:paraId="614B9D3C" w14:textId="5ABDB039" w:rsidR="006341C7" w:rsidRDefault="00F4206A" w:rsidP="001B367A">
      <w:r w:rsidRPr="00166AFD">
        <w:t xml:space="preserve">Foodborne illness is a significant problem in the U.S.—an </w:t>
      </w:r>
      <w:r w:rsidR="006341C7" w:rsidRPr="00166AFD">
        <w:t xml:space="preserve">estimated 48 million cases of domestically acquired foodborne illness in the United States annually, resulting in over 127,000 hospitalizations and, over 3,000 deaths </w:t>
      </w:r>
      <w:r w:rsidR="006341C7" w:rsidRPr="00166AFD">
        <w:fldChar w:fldCharType="begin">
          <w:fldData xml:space="preserve">PEVuZE5vdGU+PENpdGU+PEF1dGhvcj5TY2FsbGFuPC9BdXRob3I+PFllYXI+MjAxMTwvWWVhcj48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YtMjI8L3BhZ2VzPjx2b2x1bWU+MTc8L3ZvbHVtZT48bnVtYmVyPjE8L251bWJl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wYWdlcz43LTE1PC9w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</w:fldData>
        </w:fldChar>
      </w:r>
      <w:r w:rsidR="006341C7" w:rsidRPr="00166AFD">
        <w:instrText xml:space="preserve"> ADDIN EN.CITE </w:instrText>
      </w:r>
      <w:r w:rsidR="006341C7" w:rsidRPr="00EA48E3">
        <w:fldChar w:fldCharType="begin">
          <w:fldData xml:space="preserve">PEVuZE5vdGU+PENpdGU+PEF1dGhvcj5TY2FsbGFuPC9BdXRob3I+PFllYXI+MjAxMTwvWWVhcj48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YtMjI8L3BhZ2VzPjx2b2x1bWU+MTc8L3ZvbHVtZT48bnVtYmVyPjE8L251bWJl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wYWdlcz43LTE1PC9w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</w:fldData>
        </w:fldChar>
      </w:r>
      <w:r w:rsidR="006341C7" w:rsidRPr="00166AFD">
        <w:instrText xml:space="preserve"> ADDIN EN.CITE.DATA </w:instrText>
      </w:r>
      <w:r w:rsidR="006341C7" w:rsidRPr="00EA48E3">
        <w:fldChar w:fldCharType="end"/>
      </w:r>
      <w:r w:rsidR="006341C7" w:rsidRPr="00166AFD">
        <w:fldChar w:fldCharType="separate"/>
      </w:r>
      <w:r w:rsidR="006341C7" w:rsidRPr="00166AFD">
        <w:rPr>
          <w:noProof/>
        </w:rPr>
        <w:t>(Scallan, Griffin, Angulo, Tauxe, &amp; Hoekstra, 2011; Scallan, Hoekstra, et al., 2011)</w:t>
      </w:r>
      <w:r w:rsidR="006341C7" w:rsidRPr="00166AFD">
        <w:fldChar w:fldCharType="end"/>
      </w:r>
      <w:r w:rsidR="009E0B5B" w:rsidRPr="00166AFD">
        <w:t xml:space="preserve">. </w:t>
      </w:r>
      <w:r w:rsidR="0030311A" w:rsidRPr="00166AFD">
        <w:t xml:space="preserve">Angulo </w:t>
      </w:r>
      <w:r w:rsidR="0030311A" w:rsidRPr="00166AFD">
        <w:fldChar w:fldCharType="begin"/>
      </w:r>
      <w:r w:rsidR="0030311A" w:rsidRPr="00166AFD">
        <w:instrText xml:space="preserve"> ADDIN EN.CITE &lt;EndNote&gt;&lt;Cite ExcludeAuth="1"&gt;&lt;Author&gt;Angulo&lt;/Author&gt;&lt;Year&gt;2006&lt;/Year&gt;&lt;RecNum&gt;531&lt;/RecNum&gt;&lt;DisplayText&gt;(2006)&lt;/DisplayText&gt;&lt;record&gt;&lt;rec-number&gt;531&lt;/rec-number&gt;&lt;foreign-keys&gt;&lt;key app="EN" db-id="zxwev2ramt9a0qervzixtt539ptfa2tfdfaf" timestamp="1501785983"&gt;531&lt;/key&gt;&lt;/foreign-keys&gt;&lt;ref-type name="Journal Article"&gt;17&lt;/ref-type&gt;&lt;contributors&gt;&lt;authors&gt;&lt;author&gt;Angulo, Frederick J.&lt;/author&gt;&lt;author&gt;Jones, Timothy F.&lt;/author&gt;&lt;/authors&gt;&lt;/contributors&gt;&lt;titles&gt;&lt;title&gt;Eating in Restaurants: A Risk Factor for Foodborne Disease?&lt;/title&gt;&lt;secondary-title&gt;Clinical Infectious Diseases&lt;/secondary-title&gt;&lt;/titles&gt;&lt;periodical&gt;&lt;full-title&gt;Clinical Infectious Diseases&lt;/full-title&gt;&lt;/periodical&gt;&lt;pages&gt;1324-1328&lt;/pages&gt;&lt;volume&gt;43&lt;/volume&gt;&lt;number&gt;10&lt;/number&gt;&lt;dates&gt;&lt;year&gt;2006&lt;/year&gt;&lt;/dates&gt;&lt;isbn&gt;1058-4838&lt;/isbn&gt;&lt;urls&gt;&lt;related-urls&gt;&lt;url&gt;http://dx.doi.org/10.1086/508540&lt;/url&gt;&lt;url&gt;https://oup.silverchair-cdn.com/oup/backfile/Content_public/Journal/cid/43/10/10.1086/508540/2/43-10-1324.pdf?Expires=1501879600&amp;amp;Signature=TWTDYOdi1pCInJ8f5qbFZEYznBcVZl0FSq7Lfy8f8EuWqSAS7UwyIM796DDRQ8UifxaW1W2drZ9PSNMNjIAvVgut4YDs2oAcSC9kpsXmp3aAaNeTucGPiHsOPRj-5nLc5etub67ZDXDt1ZuDAbit5iPir5xP4v-r99e7M77vaIi3qEoqgo8NhBgL7TSTvTUEI-RlMacOlWYo9kS97sqzceOCxDC7jhggIocowMVG~DEe6ri9GEhkyp8mC7OvamBiSPO1gSKRfgBRCgfcxjKRQx09I3FIGHVEmMX~I6RtHWlld356CqLbrHbV-cfr-fK7y2Yby9~eRAIi~xcD7laCMg__&amp;amp;Key-Pair-Id=APKAIUCZBIA4LVPAVW3Q&lt;/url&gt;&lt;/related-urls&gt;&lt;/urls&gt;&lt;electronic-resource-num&gt;10.1086/508540&lt;/electronic-resource-num&gt;&lt;/record&gt;&lt;/Cite&gt;&lt;/EndNote&gt;</w:instrText>
      </w:r>
      <w:r w:rsidR="0030311A" w:rsidRPr="00166AFD">
        <w:fldChar w:fldCharType="separate"/>
      </w:r>
      <w:r w:rsidR="0030311A" w:rsidRPr="00166AFD">
        <w:rPr>
          <w:noProof/>
        </w:rPr>
        <w:t>(2006)</w:t>
      </w:r>
      <w:r w:rsidR="0030311A" w:rsidRPr="00166AFD">
        <w:fldChar w:fldCharType="end"/>
      </w:r>
      <w:r w:rsidR="0030311A" w:rsidRPr="00166AFD">
        <w:t xml:space="preserve"> reported that over 50% of the reported foodborne </w:t>
      </w:r>
      <w:r w:rsidR="0030311A">
        <w:t>outbreaks are attributable to restaurants, making an understanding of the practices implemented in these establishments critical to preventing fut</w:t>
      </w:r>
      <w:r w:rsidR="009E0B5B">
        <w:t>ure cases of foodborne illness.</w:t>
      </w:r>
      <w:r w:rsidR="0030311A">
        <w:t xml:space="preserve"> Reducing foodborne illness requires identification and understanding of the environmental factors that allow these illnesses to occur – we need to know how and why the food becomes contaminated.</w:t>
      </w:r>
    </w:p>
    <w:p w14:paraId="00902F80" w14:textId="412FE0B8" w:rsidR="0030311A" w:rsidRDefault="0030311A" w:rsidP="001B367A"/>
    <w:p w14:paraId="7CD88517" w14:textId="2A648A96" w:rsidR="0030311A" w:rsidRPr="0030311A" w:rsidRDefault="0030311A" w:rsidP="0030311A">
      <w:pPr>
        <w:pStyle w:val="NormalWeb"/>
        <w:spacing w:before="0" w:beforeAutospacing="0" w:after="0" w:afterAutospacing="0"/>
        <w:rPr>
          <w:rFonts w:ascii="Times New Roman" w:hAnsi="Times New Roman"/>
        </w:rPr>
      </w:pPr>
      <w:r w:rsidRPr="0030311A">
        <w:rPr>
          <w:rFonts w:ascii="Times New Roman" w:hAnsi="Times New Roman"/>
        </w:rPr>
        <w:t>Environmental factors associated with foodborne illness include both food safety practices (e.g., inadequate cleaning practices) and the factors in the environment associ</w:t>
      </w:r>
      <w:r w:rsidR="004D4BED">
        <w:rPr>
          <w:rFonts w:ascii="Times New Roman" w:hAnsi="Times New Roman"/>
        </w:rPr>
        <w:t>ated with those practices (e.g.</w:t>
      </w:r>
      <w:r w:rsidRPr="0030311A">
        <w:rPr>
          <w:rFonts w:ascii="Times New Roman" w:hAnsi="Times New Roman"/>
        </w:rPr>
        <w:t xml:space="preserve"> worker </w:t>
      </w:r>
      <w:r w:rsidRPr="0030311A">
        <w:rPr>
          <w:rFonts w:ascii="Times New Roman" w:hAnsi="Times New Roman"/>
          <w:bCs/>
        </w:rPr>
        <w:t xml:space="preserve">and retail food establishment characteristics). </w:t>
      </w:r>
      <w:r w:rsidRPr="0030311A">
        <w:rPr>
          <w:rFonts w:ascii="Times New Roman" w:hAnsi="Times New Roman"/>
        </w:rPr>
        <w:t>To understand these factors, we need to collect data from those who prepare food (i.e., food workers) and on the environments in w</w:t>
      </w:r>
      <w:r w:rsidR="005600B4">
        <w:rPr>
          <w:rFonts w:ascii="Times New Roman" w:hAnsi="Times New Roman"/>
        </w:rPr>
        <w:t>hich the food is prepared (i.e.</w:t>
      </w:r>
      <w:r w:rsidRPr="0030311A">
        <w:rPr>
          <w:rFonts w:ascii="Times New Roman" w:hAnsi="Times New Roman"/>
        </w:rPr>
        <w:t xml:space="preserve"> retail food establishment kitchens). </w:t>
      </w:r>
      <w:r w:rsidR="00A31EED">
        <w:rPr>
          <w:rFonts w:ascii="Times New Roman" w:hAnsi="Times New Roman"/>
        </w:rPr>
        <w:t xml:space="preserve">Each EHS-Net GenIC will be a onetime data collection with a well-defined </w:t>
      </w:r>
      <w:r w:rsidR="00025332">
        <w:rPr>
          <w:rFonts w:ascii="Times New Roman" w:hAnsi="Times New Roman"/>
        </w:rPr>
        <w:t>s</w:t>
      </w:r>
      <w:r w:rsidR="00A31EED">
        <w:rPr>
          <w:rFonts w:ascii="Times New Roman" w:hAnsi="Times New Roman"/>
        </w:rPr>
        <w:t>cope and objectives. D</w:t>
      </w:r>
      <w:r w:rsidRPr="0030311A">
        <w:rPr>
          <w:rFonts w:ascii="Times New Roman" w:hAnsi="Times New Roman"/>
        </w:rPr>
        <w:t xml:space="preserve">ata collection methods for this generic package include: </w:t>
      </w:r>
      <w:r w:rsidR="00605179">
        <w:rPr>
          <w:rFonts w:ascii="Times New Roman" w:hAnsi="Times New Roman"/>
        </w:rPr>
        <w:t>1) screener, 2</w:t>
      </w:r>
      <w:r w:rsidRPr="0030311A">
        <w:rPr>
          <w:rFonts w:ascii="Times New Roman" w:hAnsi="Times New Roman"/>
        </w:rPr>
        <w:t xml:space="preserve">) manager and </w:t>
      </w:r>
      <w:r w:rsidR="00A806B8">
        <w:rPr>
          <w:rFonts w:ascii="Times New Roman" w:hAnsi="Times New Roman"/>
        </w:rPr>
        <w:t xml:space="preserve">food </w:t>
      </w:r>
      <w:r w:rsidRPr="0030311A">
        <w:rPr>
          <w:rFonts w:ascii="Times New Roman" w:hAnsi="Times New Roman"/>
        </w:rPr>
        <w:t>worker interviews/information collection instruments</w:t>
      </w:r>
      <w:r w:rsidR="001E2CD6">
        <w:rPr>
          <w:rFonts w:ascii="Times New Roman" w:hAnsi="Times New Roman"/>
        </w:rPr>
        <w:t xml:space="preserve"> (</w:t>
      </w:r>
      <w:r w:rsidR="00DF0C26">
        <w:rPr>
          <w:rFonts w:ascii="Times New Roman" w:hAnsi="Times New Roman"/>
        </w:rPr>
        <w:t>Attachments 7 and 9</w:t>
      </w:r>
      <w:r w:rsidR="001E2CD6">
        <w:rPr>
          <w:rFonts w:ascii="Times New Roman" w:hAnsi="Times New Roman"/>
        </w:rPr>
        <w:t>)</w:t>
      </w:r>
      <w:r w:rsidRPr="0030311A">
        <w:rPr>
          <w:rFonts w:ascii="Times New Roman" w:hAnsi="Times New Roman"/>
        </w:rPr>
        <w:t xml:space="preserve">, and </w:t>
      </w:r>
      <w:r w:rsidR="00605179">
        <w:rPr>
          <w:rFonts w:ascii="Times New Roman" w:hAnsi="Times New Roman"/>
        </w:rPr>
        <w:t>3</w:t>
      </w:r>
      <w:r w:rsidRPr="0030311A">
        <w:rPr>
          <w:rFonts w:ascii="Times New Roman" w:hAnsi="Times New Roman"/>
        </w:rPr>
        <w:t xml:space="preserve">) observation of </w:t>
      </w:r>
      <w:r w:rsidR="003A212E">
        <w:rPr>
          <w:rFonts w:ascii="Times New Roman" w:hAnsi="Times New Roman"/>
        </w:rPr>
        <w:t>restaurant</w:t>
      </w:r>
      <w:r w:rsidR="001E2CD6" w:rsidRPr="001E2CD6">
        <w:rPr>
          <w:rFonts w:ascii="Times New Roman" w:hAnsi="Times New Roman"/>
        </w:rPr>
        <w:t xml:space="preserve"> </w:t>
      </w:r>
      <w:r w:rsidR="00DF0C26">
        <w:rPr>
          <w:rFonts w:ascii="Times New Roman" w:hAnsi="Times New Roman"/>
        </w:rPr>
        <w:t>(Attachment 10</w:t>
      </w:r>
      <w:r w:rsidR="003A212E">
        <w:rPr>
          <w:rFonts w:ascii="Times New Roman" w:hAnsi="Times New Roman"/>
        </w:rPr>
        <w:t>)</w:t>
      </w:r>
      <w:r w:rsidRPr="0030311A">
        <w:rPr>
          <w:rFonts w:ascii="Times New Roman" w:hAnsi="Times New Roman"/>
        </w:rPr>
        <w:t xml:space="preserve">. Both methods allow data collection on </w:t>
      </w:r>
      <w:r w:rsidR="00CD46E1">
        <w:rPr>
          <w:rFonts w:ascii="Times New Roman" w:hAnsi="Times New Roman"/>
        </w:rPr>
        <w:t xml:space="preserve">complementary aspects of the </w:t>
      </w:r>
      <w:r w:rsidRPr="0030311A">
        <w:rPr>
          <w:rFonts w:ascii="Times New Roman" w:hAnsi="Times New Roman"/>
        </w:rPr>
        <w:t>food safety practices and environmental factors associated with those practices.</w:t>
      </w:r>
      <w:r w:rsidR="00A31EED">
        <w:rPr>
          <w:rFonts w:ascii="Times New Roman" w:hAnsi="Times New Roman"/>
        </w:rPr>
        <w:t xml:space="preserve"> </w:t>
      </w:r>
    </w:p>
    <w:p w14:paraId="75026960" w14:textId="77777777" w:rsidR="006341C7" w:rsidRDefault="006341C7" w:rsidP="001B367A"/>
    <w:p w14:paraId="3C8DF918" w14:textId="7C89E743" w:rsidR="00722D54" w:rsidRDefault="001B367A" w:rsidP="006341C7">
      <w:r>
        <w:t>This data collection supports the U.S. Department of Health and Human Services’ Healthy People 2020 Goal to “Improve food safety an</w:t>
      </w:r>
      <w:r w:rsidR="009E0B5B">
        <w:t xml:space="preserve">d reduce foodborne illnesses.” </w:t>
      </w:r>
      <w:r>
        <w:t xml:space="preserve">Specifically, these </w:t>
      </w:r>
      <w:r w:rsidR="00722D54">
        <w:t>studies</w:t>
      </w:r>
      <w:r>
        <w:t xml:space="preserve"> can be used to understand the inter-relationship between existing intervention strategies (</w:t>
      </w:r>
      <w:r w:rsidR="00722D54">
        <w:t xml:space="preserve">e.g. </w:t>
      </w:r>
      <w:r>
        <w:t xml:space="preserve">development of </w:t>
      </w:r>
      <w:r w:rsidR="00090A86">
        <w:t xml:space="preserve">procedures </w:t>
      </w:r>
      <w:r>
        <w:t xml:space="preserve">and training) and </w:t>
      </w:r>
      <w:r w:rsidR="00722D54">
        <w:t>food safety performance</w:t>
      </w:r>
      <w:r w:rsidR="009E0B5B">
        <w:t xml:space="preserve">. </w:t>
      </w:r>
      <w:r>
        <w:t>It can also be used to understand current implementation practi</w:t>
      </w:r>
      <w:r w:rsidR="009E0B5B">
        <w:t xml:space="preserve">ces of food safety provisions. </w:t>
      </w:r>
      <w:r>
        <w:t xml:space="preserve">This knowledge will allow for the development of future interventions that may have a higher efficacy in </w:t>
      </w:r>
      <w:r w:rsidR="00EF2D34">
        <w:t>improving</w:t>
      </w:r>
      <w:r>
        <w:t xml:space="preserve"> food safety practices.</w:t>
      </w:r>
    </w:p>
    <w:p w14:paraId="0237E1B6" w14:textId="66A950CC" w:rsidR="00BC1441" w:rsidRDefault="00BC1441" w:rsidP="006341C7"/>
    <w:p w14:paraId="088D9EDE" w14:textId="40F00D77" w:rsidR="00BC1441" w:rsidRDefault="00BC1441" w:rsidP="006341C7">
      <w:r>
        <w:t xml:space="preserve">The 60-day Federal Register Notice was published </w:t>
      </w:r>
      <w:r w:rsidRPr="00E926DD">
        <w:t xml:space="preserve">on </w:t>
      </w:r>
      <w:r w:rsidR="00DD1ADF">
        <w:t>04/17/2018</w:t>
      </w:r>
      <w:r w:rsidRPr="00E926DD">
        <w:t xml:space="preserve"> (</w:t>
      </w:r>
      <w:r w:rsidRPr="00025332">
        <w:t>Attachment 2</w:t>
      </w:r>
      <w:r w:rsidRPr="00E926DD">
        <w:t>)</w:t>
      </w:r>
      <w:r>
        <w:t xml:space="preserve"> </w:t>
      </w:r>
      <w:r w:rsidRPr="00E926DD">
        <w:t>and is further discussed in Section A.8.</w:t>
      </w:r>
    </w:p>
    <w:p w14:paraId="210640D2" w14:textId="73D7DC92" w:rsidR="00FB1DEA" w:rsidRDefault="00FB1DEA" w:rsidP="006341C7"/>
    <w:bookmarkEnd w:id="1"/>
    <w:bookmarkEnd w:id="2"/>
    <w:p w14:paraId="4141C75C" w14:textId="07B53DCC" w:rsidR="00AB14B6" w:rsidRPr="00195DA6" w:rsidRDefault="00A31658" w:rsidP="00AB14B6">
      <w:pPr>
        <w:autoSpaceDE w:val="0"/>
        <w:autoSpaceDN w:val="0"/>
        <w:adjustRightInd w:val="0"/>
        <w:rPr>
          <w:b/>
        </w:rPr>
      </w:pPr>
      <w:r>
        <w:rPr>
          <w:b/>
        </w:rPr>
        <w:t>A.</w:t>
      </w:r>
      <w:r w:rsidR="00583355">
        <w:rPr>
          <w:b/>
        </w:rPr>
        <w:t>2</w:t>
      </w:r>
      <w:r w:rsidR="00AB14B6" w:rsidRPr="0079646B">
        <w:rPr>
          <w:b/>
        </w:rPr>
        <w:t>. Purpose and Use of the Information Collection</w:t>
      </w:r>
    </w:p>
    <w:p w14:paraId="1389ED11" w14:textId="77777777" w:rsidR="00AB14B6" w:rsidRPr="00195DA6" w:rsidRDefault="00AB14B6" w:rsidP="00AB14B6">
      <w:pPr>
        <w:autoSpaceDE w:val="0"/>
        <w:autoSpaceDN w:val="0"/>
        <w:adjustRightInd w:val="0"/>
        <w:ind w:left="252"/>
        <w:rPr>
          <w:b/>
        </w:rPr>
      </w:pPr>
      <w:r w:rsidRPr="00195DA6">
        <w:rPr>
          <w:b/>
        </w:rPr>
        <w:t xml:space="preserve"> </w:t>
      </w:r>
    </w:p>
    <w:p w14:paraId="0EEC6F36" w14:textId="6547BA5F" w:rsidR="00B261FE" w:rsidRDefault="00B261FE" w:rsidP="006A3B15">
      <w:r>
        <w:t>The purpose of the information collection is to gather data that will help us identify and understand environmental factors asso</w:t>
      </w:r>
      <w:r w:rsidR="009E0B5B">
        <w:t>ciated with foodborne illness.</w:t>
      </w:r>
      <w:r w:rsidR="00D004FC">
        <w:t xml:space="preserve"> </w:t>
      </w:r>
      <w:r>
        <w:t>Specifically, the information will be used to:</w:t>
      </w:r>
    </w:p>
    <w:p w14:paraId="0BC5C594" w14:textId="77777777" w:rsidR="00375876" w:rsidRDefault="00375876" w:rsidP="006A3B15"/>
    <w:p w14:paraId="7421229A" w14:textId="081A843C" w:rsidR="00B261FE" w:rsidRPr="00B261FE" w:rsidRDefault="00B261FE" w:rsidP="00B261FE">
      <w:pPr>
        <w:pStyle w:val="ListParagraph"/>
        <w:numPr>
          <w:ilvl w:val="0"/>
          <w:numId w:val="29"/>
        </w:numPr>
      </w:pPr>
      <w:r>
        <w:rPr>
          <w:rFonts w:ascii="Times New Roman" w:hAnsi="Times New Roman"/>
          <w:sz w:val="24"/>
          <w:szCs w:val="24"/>
        </w:rPr>
        <w:t>Describe retail food establishment food handling and food safety practices and manager/</w:t>
      </w:r>
      <w:r w:rsidR="00A806B8">
        <w:rPr>
          <w:rFonts w:ascii="Times New Roman" w:hAnsi="Times New Roman"/>
          <w:sz w:val="24"/>
          <w:szCs w:val="24"/>
        </w:rPr>
        <w:t xml:space="preserve">food </w:t>
      </w:r>
      <w:r>
        <w:rPr>
          <w:rFonts w:ascii="Times New Roman" w:hAnsi="Times New Roman"/>
          <w:sz w:val="24"/>
          <w:szCs w:val="24"/>
        </w:rPr>
        <w:t>worker and establishment characteristics,</w:t>
      </w:r>
    </w:p>
    <w:p w14:paraId="2F2A4717" w14:textId="6FEDD54B" w:rsidR="00B261FE" w:rsidRPr="00D004FC" w:rsidRDefault="00B261FE" w:rsidP="00B261FE">
      <w:pPr>
        <w:pStyle w:val="ListParagraph"/>
        <w:numPr>
          <w:ilvl w:val="0"/>
          <w:numId w:val="29"/>
        </w:numPr>
      </w:pPr>
      <w:r>
        <w:rPr>
          <w:rFonts w:ascii="Times New Roman" w:hAnsi="Times New Roman"/>
          <w:sz w:val="24"/>
          <w:szCs w:val="24"/>
        </w:rPr>
        <w:t xml:space="preserve">Determine how retail food establishment and </w:t>
      </w:r>
      <w:r w:rsidR="00A806B8">
        <w:rPr>
          <w:rFonts w:ascii="Times New Roman" w:hAnsi="Times New Roman"/>
          <w:sz w:val="24"/>
          <w:szCs w:val="24"/>
        </w:rPr>
        <w:t xml:space="preserve">food </w:t>
      </w:r>
      <w:r>
        <w:rPr>
          <w:rFonts w:ascii="Times New Roman" w:hAnsi="Times New Roman"/>
          <w:sz w:val="24"/>
          <w:szCs w:val="24"/>
        </w:rPr>
        <w:t xml:space="preserve">worker characteristics </w:t>
      </w:r>
      <w:r w:rsidR="00D004FC">
        <w:rPr>
          <w:rFonts w:ascii="Times New Roman" w:hAnsi="Times New Roman"/>
          <w:sz w:val="24"/>
          <w:szCs w:val="24"/>
        </w:rPr>
        <w:t>are related to food handling and food safety practices.</w:t>
      </w:r>
    </w:p>
    <w:p w14:paraId="73DD22E3" w14:textId="77777777" w:rsidR="00D004FC" w:rsidRPr="00D004FC" w:rsidRDefault="00D004FC" w:rsidP="00D004FC">
      <w:r w:rsidRPr="00D004FC">
        <w:t>The data will be used to enable CDC to develop food safety prevention and intervention recommendations for environmental public health/food safety programs and the retail food establishment industry. For example, if an EHS-Net research project identifies an unsafe food handling practice or an environmental factor associated with an unsafe food handling practice, CDC can develop food safety recommendations addressing it. In turn, environmental public health regulatory programs and the food industry can take action to address the recommendation. This process will lead to increased food safety regulatory program effectiveness, increased industry effectiveness, increased food safety, and decreased foodborne illness.</w:t>
      </w:r>
    </w:p>
    <w:p w14:paraId="3F84B01C" w14:textId="77777777" w:rsidR="00A31658" w:rsidRDefault="00A31658" w:rsidP="00A31658"/>
    <w:p w14:paraId="455C6639" w14:textId="40CFE103" w:rsidR="00F06664" w:rsidRDefault="00A31658" w:rsidP="00A31658">
      <w:r>
        <w:t xml:space="preserve">In October 2008, OMB </w:t>
      </w:r>
      <w:r w:rsidR="00375876">
        <w:t xml:space="preserve">approved </w:t>
      </w:r>
      <w:r w:rsidR="00025332">
        <w:t>the generic</w:t>
      </w:r>
      <w:r>
        <w:t xml:space="preserve"> information collection to CDC for the EHS-Net program. This collection request has been continued in both 2012 and 2015.</w:t>
      </w:r>
      <w:r w:rsidR="00F06664">
        <w:t xml:space="preserve"> </w:t>
      </w:r>
    </w:p>
    <w:p w14:paraId="21CA49D8" w14:textId="77777777" w:rsidR="00F06664" w:rsidRDefault="00F06664" w:rsidP="00A31658"/>
    <w:p w14:paraId="5F23DBFC" w14:textId="4A744BCE" w:rsidR="00F23D68" w:rsidRDefault="00A31658" w:rsidP="00A31658">
      <w:r w:rsidRPr="00EE3D87">
        <w:t xml:space="preserve">To date, EHS-Net has </w:t>
      </w:r>
      <w:r w:rsidR="00FE02FC">
        <w:t xml:space="preserve">had five </w:t>
      </w:r>
      <w:r w:rsidR="00D21959">
        <w:t>genICs</w:t>
      </w:r>
      <w:r w:rsidRPr="00EE3D87">
        <w:t xml:space="preserve"> </w:t>
      </w:r>
      <w:r w:rsidR="00F23E89">
        <w:t>approved</w:t>
      </w:r>
      <w:r w:rsidRPr="00EE3D87">
        <w:t xml:space="preserve"> under this generic clearance</w:t>
      </w:r>
      <w:r w:rsidR="00A1144D">
        <w:t>:</w:t>
      </w:r>
    </w:p>
    <w:p w14:paraId="43B4ABAC" w14:textId="587A1927" w:rsidR="00F23D68" w:rsidRDefault="00A31658" w:rsidP="00A31658">
      <w:r w:rsidRPr="00EE3D87">
        <w:t xml:space="preserve"> </w:t>
      </w:r>
    </w:p>
    <w:p w14:paraId="1A446309" w14:textId="77777777" w:rsidR="00A1144D" w:rsidRPr="00062E4F" w:rsidRDefault="00A1144D" w:rsidP="00A1144D">
      <w:pPr>
        <w:pStyle w:val="ListParagraph"/>
        <w:numPr>
          <w:ilvl w:val="0"/>
          <w:numId w:val="33"/>
        </w:numPr>
        <w:spacing w:after="0" w:line="240" w:lineRule="auto"/>
        <w:rPr>
          <w:rFonts w:ascii="Times New Roman" w:hAnsi="Times New Roman"/>
          <w:sz w:val="24"/>
          <w:szCs w:val="24"/>
        </w:rPr>
      </w:pPr>
      <w:r w:rsidRPr="00062E4F">
        <w:rPr>
          <w:rFonts w:ascii="Times New Roman" w:hAnsi="Times New Roman"/>
          <w:sz w:val="24"/>
          <w:szCs w:val="24"/>
        </w:rPr>
        <w:t>Title: Food Cooling Practice Study</w:t>
      </w:r>
    </w:p>
    <w:p w14:paraId="4C981C9F" w14:textId="2B5FDB4A" w:rsidR="00A1144D" w:rsidRPr="00062E4F" w:rsidRDefault="00316958" w:rsidP="00A1144D">
      <w:pPr>
        <w:pStyle w:val="ListParagraph"/>
        <w:rPr>
          <w:rFonts w:ascii="Times New Roman" w:hAnsi="Times New Roman"/>
          <w:sz w:val="24"/>
          <w:szCs w:val="24"/>
        </w:rPr>
      </w:pPr>
      <w:r>
        <w:rPr>
          <w:rFonts w:ascii="Times New Roman" w:hAnsi="Times New Roman"/>
          <w:sz w:val="24"/>
          <w:szCs w:val="24"/>
        </w:rPr>
        <w:t xml:space="preserve">Study </w:t>
      </w:r>
      <w:r w:rsidR="00C90FBC">
        <w:rPr>
          <w:rFonts w:ascii="Times New Roman" w:hAnsi="Times New Roman"/>
          <w:sz w:val="24"/>
          <w:szCs w:val="24"/>
        </w:rPr>
        <w:t>p</w:t>
      </w:r>
      <w:r>
        <w:rPr>
          <w:rFonts w:ascii="Times New Roman" w:hAnsi="Times New Roman"/>
          <w:sz w:val="24"/>
          <w:szCs w:val="24"/>
        </w:rPr>
        <w:t>opulation:</w:t>
      </w:r>
      <w:r w:rsidR="00A1144D" w:rsidRPr="00062E4F">
        <w:rPr>
          <w:rFonts w:ascii="Times New Roman" w:hAnsi="Times New Roman"/>
          <w:sz w:val="24"/>
          <w:szCs w:val="24"/>
        </w:rPr>
        <w:t xml:space="preserve"> Man</w:t>
      </w:r>
      <w:r w:rsidR="00A00828">
        <w:rPr>
          <w:rFonts w:ascii="Times New Roman" w:hAnsi="Times New Roman"/>
          <w:sz w:val="24"/>
          <w:szCs w:val="24"/>
        </w:rPr>
        <w:t>a</w:t>
      </w:r>
      <w:r w:rsidR="00A1144D" w:rsidRPr="00062E4F">
        <w:rPr>
          <w:rFonts w:ascii="Times New Roman" w:hAnsi="Times New Roman"/>
          <w:sz w:val="24"/>
          <w:szCs w:val="24"/>
        </w:rPr>
        <w:t>gers and establishments’ food safety practices in 420 restaurants</w:t>
      </w:r>
    </w:p>
    <w:p w14:paraId="028EDD20" w14:textId="5A15432A" w:rsidR="00A1144D" w:rsidRDefault="00A1144D" w:rsidP="00A1144D">
      <w:pPr>
        <w:pStyle w:val="ListParagraph"/>
        <w:spacing w:after="0" w:line="240" w:lineRule="auto"/>
        <w:rPr>
          <w:rFonts w:ascii="Times New Roman" w:hAnsi="Times New Roman"/>
          <w:sz w:val="24"/>
          <w:szCs w:val="24"/>
        </w:rPr>
      </w:pPr>
      <w:r w:rsidRPr="00062E4F">
        <w:rPr>
          <w:rFonts w:ascii="Times New Roman" w:hAnsi="Times New Roman"/>
          <w:sz w:val="24"/>
          <w:szCs w:val="24"/>
        </w:rPr>
        <w:t>Key findings: This study collected data on improper cooling of hot foods, a food handling practice associated with foodborne illness and outbreaks</w:t>
      </w:r>
      <w:r w:rsidR="00A806B8">
        <w:rPr>
          <w:rFonts w:ascii="Times New Roman" w:hAnsi="Times New Roman"/>
          <w:sz w:val="24"/>
          <w:szCs w:val="24"/>
        </w:rPr>
        <w:t>,</w:t>
      </w:r>
      <w:r w:rsidRPr="00062E4F">
        <w:rPr>
          <w:rFonts w:ascii="Times New Roman" w:hAnsi="Times New Roman"/>
          <w:sz w:val="24"/>
          <w:szCs w:val="24"/>
        </w:rPr>
        <w:t xml:space="preserve"> and found many restaurants do not follow Food and Drug Administration (FDA) cooling advice. Foods not being actively monitored by food workers were more than twice as likely to cool more slowly than recommended in the Food Code guideline. Food stored at a depth greater than 7.6 cm (3 in.) was twice as likely to cool more slowly than specified in the Food Code guideline. Unventilated cooling foods were almost twice as likely to cool more slowly than specified in the Food Code guideline. The data suggests that several best cooling practices can contribute to a proper cooling process. Inspectors unable to assess the full cooling process should consider assessing specific cooling practices as an alternative. Future research could validate this estimation method and study the effect of specific practices on the full cooling process.</w:t>
      </w:r>
    </w:p>
    <w:p w14:paraId="7CBE8CE1" w14:textId="77777777" w:rsidR="00DA02FA" w:rsidRPr="00062E4F" w:rsidRDefault="00DA02FA" w:rsidP="00A1144D">
      <w:pPr>
        <w:pStyle w:val="ListParagraph"/>
        <w:spacing w:after="0" w:line="240" w:lineRule="auto"/>
        <w:rPr>
          <w:rFonts w:ascii="Times New Roman" w:hAnsi="Times New Roman"/>
          <w:sz w:val="24"/>
          <w:szCs w:val="24"/>
        </w:rPr>
      </w:pPr>
    </w:p>
    <w:p w14:paraId="3DC5D48A" w14:textId="77777777" w:rsidR="00A1144D" w:rsidRPr="00062E4F" w:rsidRDefault="00A1144D" w:rsidP="00A1144D">
      <w:pPr>
        <w:pStyle w:val="ListParagraph"/>
        <w:numPr>
          <w:ilvl w:val="0"/>
          <w:numId w:val="33"/>
        </w:numPr>
        <w:spacing w:after="0" w:line="240" w:lineRule="auto"/>
        <w:rPr>
          <w:rFonts w:ascii="Times New Roman" w:hAnsi="Times New Roman"/>
          <w:bCs/>
          <w:sz w:val="24"/>
          <w:szCs w:val="24"/>
        </w:rPr>
      </w:pPr>
      <w:r w:rsidRPr="00062E4F">
        <w:rPr>
          <w:rFonts w:ascii="Times New Roman" w:hAnsi="Times New Roman"/>
          <w:sz w:val="24"/>
          <w:szCs w:val="24"/>
        </w:rPr>
        <w:t>Title: Restaurant Manager and Worker Food Safety Certification Study</w:t>
      </w:r>
    </w:p>
    <w:p w14:paraId="697789A6" w14:textId="4B04B6A6" w:rsidR="00A1144D" w:rsidRPr="00062E4F" w:rsidRDefault="00316958" w:rsidP="00A1144D">
      <w:pPr>
        <w:pStyle w:val="ListParagraph"/>
        <w:rPr>
          <w:rFonts w:ascii="Times New Roman" w:hAnsi="Times New Roman"/>
          <w:sz w:val="24"/>
          <w:szCs w:val="24"/>
        </w:rPr>
      </w:pPr>
      <w:r>
        <w:rPr>
          <w:rFonts w:ascii="Times New Roman" w:hAnsi="Times New Roman"/>
          <w:sz w:val="24"/>
          <w:szCs w:val="24"/>
        </w:rPr>
        <w:t xml:space="preserve">Study </w:t>
      </w:r>
      <w:r w:rsidR="00524E26">
        <w:rPr>
          <w:rFonts w:ascii="Times New Roman" w:hAnsi="Times New Roman"/>
          <w:sz w:val="24"/>
          <w:szCs w:val="24"/>
        </w:rPr>
        <w:t>p</w:t>
      </w:r>
      <w:r w:rsidR="00A1144D" w:rsidRPr="00062E4F">
        <w:rPr>
          <w:rFonts w:ascii="Times New Roman" w:hAnsi="Times New Roman"/>
          <w:sz w:val="24"/>
          <w:szCs w:val="24"/>
        </w:rPr>
        <w:t>opulation: Man</w:t>
      </w:r>
      <w:r w:rsidR="00A00828">
        <w:rPr>
          <w:rFonts w:ascii="Times New Roman" w:hAnsi="Times New Roman"/>
          <w:sz w:val="24"/>
          <w:szCs w:val="24"/>
        </w:rPr>
        <w:t>a</w:t>
      </w:r>
      <w:r w:rsidR="00A1144D" w:rsidRPr="00062E4F">
        <w:rPr>
          <w:rFonts w:ascii="Times New Roman" w:hAnsi="Times New Roman"/>
          <w:sz w:val="24"/>
          <w:szCs w:val="24"/>
        </w:rPr>
        <w:t>gers, food workers and establishments’ food safety practices in 390 restaurants</w:t>
      </w:r>
    </w:p>
    <w:p w14:paraId="29E89C25" w14:textId="1893B7D7" w:rsidR="00A1144D" w:rsidRDefault="00A1144D" w:rsidP="00A1144D">
      <w:pPr>
        <w:pStyle w:val="ListParagraph"/>
        <w:spacing w:after="0" w:line="240" w:lineRule="auto"/>
        <w:rPr>
          <w:rFonts w:ascii="Times New Roman" w:hAnsi="Times New Roman"/>
          <w:color w:val="000000"/>
          <w:sz w:val="24"/>
          <w:szCs w:val="24"/>
        </w:rPr>
      </w:pPr>
      <w:r w:rsidRPr="00062E4F">
        <w:rPr>
          <w:rFonts w:ascii="Times New Roman" w:hAnsi="Times New Roman"/>
          <w:sz w:val="24"/>
          <w:szCs w:val="24"/>
        </w:rPr>
        <w:t>Key findings: This study collected data on the relationship between kitchen manager food safety certification and foodborne illness risk factors in restaurants. P</w:t>
      </w:r>
      <w:r w:rsidRPr="00062E4F">
        <w:rPr>
          <w:rFonts w:ascii="Times New Roman" w:hAnsi="Times New Roman"/>
          <w:bCs/>
          <w:sz w:val="24"/>
          <w:szCs w:val="24"/>
        </w:rPr>
        <w:t xml:space="preserve">ublic health agencies are increasingly encouraging or requiring certification as a foodborne illness prevention measure, yet little was known about its effectiveness. Data from this study found that having a Certified Food Protection Manager was associated with a decreased number of critical food safety violations. </w:t>
      </w:r>
      <w:r w:rsidRPr="00062E4F">
        <w:rPr>
          <w:rFonts w:ascii="Times New Roman" w:hAnsi="Times New Roman"/>
          <w:color w:val="000000"/>
          <w:sz w:val="24"/>
          <w:szCs w:val="24"/>
        </w:rPr>
        <w:t>Other factors associated with greater food safety knowledge included working in a chain restaurant, working in a larger restaurant, having more experience, and having more duties. These findings indicate that certification improves food safety knowledge, and that complex relationships exist among restaurant, manager, and worker characteristics and food safety knowledge.</w:t>
      </w:r>
    </w:p>
    <w:p w14:paraId="76007809" w14:textId="77777777" w:rsidR="00DA02FA" w:rsidRPr="00062E4F" w:rsidRDefault="00DA02FA" w:rsidP="00A1144D">
      <w:pPr>
        <w:pStyle w:val="ListParagraph"/>
        <w:spacing w:after="0" w:line="240" w:lineRule="auto"/>
        <w:rPr>
          <w:rFonts w:ascii="Times New Roman" w:hAnsi="Times New Roman"/>
          <w:sz w:val="24"/>
          <w:szCs w:val="24"/>
        </w:rPr>
      </w:pPr>
    </w:p>
    <w:p w14:paraId="5BBAEE10" w14:textId="77777777" w:rsidR="00A1144D" w:rsidRPr="00062E4F" w:rsidRDefault="00A1144D" w:rsidP="00A1144D">
      <w:pPr>
        <w:pStyle w:val="ListParagraph"/>
        <w:numPr>
          <w:ilvl w:val="0"/>
          <w:numId w:val="33"/>
        </w:numPr>
        <w:spacing w:after="0" w:line="240" w:lineRule="auto"/>
        <w:rPr>
          <w:rFonts w:ascii="Times New Roman" w:hAnsi="Times New Roman"/>
          <w:sz w:val="24"/>
          <w:szCs w:val="24"/>
        </w:rPr>
      </w:pPr>
      <w:r w:rsidRPr="00062E4F">
        <w:rPr>
          <w:rFonts w:ascii="Times New Roman" w:hAnsi="Times New Roman"/>
          <w:sz w:val="24"/>
          <w:szCs w:val="24"/>
        </w:rPr>
        <w:t xml:space="preserve">Title: </w:t>
      </w:r>
      <w:r w:rsidRPr="00062E4F">
        <w:rPr>
          <w:rFonts w:ascii="Times New Roman" w:hAnsi="Times New Roman"/>
          <w:bCs/>
          <w:sz w:val="24"/>
          <w:szCs w:val="24"/>
        </w:rPr>
        <w:t>Retail Deli Food Safety Practices Study</w:t>
      </w:r>
    </w:p>
    <w:p w14:paraId="2D4BC59D" w14:textId="0E04B03A" w:rsidR="00A1144D" w:rsidRPr="00062E4F" w:rsidRDefault="00524E26" w:rsidP="00A1144D">
      <w:pPr>
        <w:pStyle w:val="ListParagraph"/>
        <w:spacing w:after="0" w:line="240" w:lineRule="auto"/>
        <w:rPr>
          <w:rFonts w:ascii="Times New Roman" w:hAnsi="Times New Roman"/>
          <w:bCs/>
          <w:sz w:val="24"/>
          <w:szCs w:val="24"/>
        </w:rPr>
      </w:pPr>
      <w:r>
        <w:rPr>
          <w:rFonts w:ascii="Times New Roman" w:hAnsi="Times New Roman"/>
          <w:bCs/>
          <w:sz w:val="24"/>
          <w:szCs w:val="24"/>
        </w:rPr>
        <w:t>Study p</w:t>
      </w:r>
      <w:r w:rsidR="00A1144D" w:rsidRPr="00062E4F">
        <w:rPr>
          <w:rFonts w:ascii="Times New Roman" w:hAnsi="Times New Roman"/>
          <w:bCs/>
          <w:sz w:val="24"/>
          <w:szCs w:val="24"/>
        </w:rPr>
        <w:t xml:space="preserve">opulation: </w:t>
      </w:r>
      <w:r w:rsidR="00A1144D" w:rsidRPr="00062E4F">
        <w:rPr>
          <w:rFonts w:ascii="Times New Roman" w:hAnsi="Times New Roman"/>
          <w:sz w:val="24"/>
          <w:szCs w:val="24"/>
        </w:rPr>
        <w:t>Man</w:t>
      </w:r>
      <w:r w:rsidR="00B62FC5">
        <w:rPr>
          <w:rFonts w:ascii="Times New Roman" w:hAnsi="Times New Roman"/>
          <w:sz w:val="24"/>
          <w:szCs w:val="24"/>
        </w:rPr>
        <w:t>a</w:t>
      </w:r>
      <w:r w:rsidR="00A1144D" w:rsidRPr="00062E4F">
        <w:rPr>
          <w:rFonts w:ascii="Times New Roman" w:hAnsi="Times New Roman"/>
          <w:sz w:val="24"/>
          <w:szCs w:val="24"/>
        </w:rPr>
        <w:t xml:space="preserve">gers, food workers and establishments’ food safety practices </w:t>
      </w:r>
      <w:r w:rsidR="00C95F9A">
        <w:rPr>
          <w:rFonts w:ascii="Times New Roman" w:hAnsi="Times New Roman"/>
          <w:sz w:val="24"/>
          <w:szCs w:val="24"/>
        </w:rPr>
        <w:t xml:space="preserve">in </w:t>
      </w:r>
      <w:r w:rsidR="00A1144D" w:rsidRPr="00062E4F">
        <w:rPr>
          <w:rFonts w:ascii="Times New Roman" w:hAnsi="Times New Roman"/>
          <w:bCs/>
          <w:sz w:val="24"/>
          <w:szCs w:val="24"/>
        </w:rPr>
        <w:t>298 delis</w:t>
      </w:r>
    </w:p>
    <w:p w14:paraId="569192B5" w14:textId="19799A88" w:rsidR="00A1144D" w:rsidRPr="00C95F9A" w:rsidRDefault="00A1144D" w:rsidP="00C95F9A">
      <w:pPr>
        <w:pStyle w:val="ListParagraph"/>
        <w:spacing w:after="0" w:line="240" w:lineRule="auto"/>
        <w:rPr>
          <w:rFonts w:ascii="Times New Roman" w:hAnsi="Times New Roman"/>
          <w:bCs/>
          <w:sz w:val="24"/>
          <w:szCs w:val="24"/>
        </w:rPr>
      </w:pPr>
      <w:r w:rsidRPr="00062E4F">
        <w:rPr>
          <w:rFonts w:ascii="Times New Roman" w:hAnsi="Times New Roman"/>
          <w:bCs/>
          <w:sz w:val="24"/>
          <w:szCs w:val="24"/>
        </w:rPr>
        <w:t>Key findings:</w:t>
      </w:r>
      <w:r w:rsidR="00C95F9A">
        <w:rPr>
          <w:rFonts w:ascii="Times New Roman" w:hAnsi="Times New Roman"/>
          <w:bCs/>
          <w:sz w:val="24"/>
          <w:szCs w:val="24"/>
        </w:rPr>
        <w:t xml:space="preserve"> </w:t>
      </w:r>
      <w:r w:rsidRPr="00C95F9A">
        <w:rPr>
          <w:rFonts w:ascii="Times New Roman" w:hAnsi="Times New Roman"/>
          <w:bCs/>
          <w:sz w:val="24"/>
          <w:szCs w:val="24"/>
        </w:rPr>
        <w:t xml:space="preserve">This </w:t>
      </w:r>
      <w:r w:rsidRPr="00C95F9A">
        <w:rPr>
          <w:rFonts w:ascii="Times New Roman" w:hAnsi="Times New Roman"/>
          <w:sz w:val="24"/>
          <w:szCs w:val="24"/>
        </w:rPr>
        <w:t xml:space="preserve">study collected data on the environmental factors associated with contamination of the retail deli environment with </w:t>
      </w:r>
      <w:r w:rsidRPr="00C95F9A">
        <w:rPr>
          <w:rFonts w:ascii="Times New Roman" w:hAnsi="Times New Roman"/>
          <w:i/>
          <w:sz w:val="24"/>
          <w:szCs w:val="24"/>
        </w:rPr>
        <w:t>Listeria</w:t>
      </w:r>
      <w:r w:rsidRPr="00C95F9A">
        <w:rPr>
          <w:rFonts w:ascii="Times New Roman" w:hAnsi="Times New Roman"/>
          <w:sz w:val="24"/>
          <w:szCs w:val="24"/>
        </w:rPr>
        <w:t>, a foodborne illness pathogen ranked 3</w:t>
      </w:r>
      <w:r w:rsidRPr="00C95F9A">
        <w:rPr>
          <w:rFonts w:ascii="Times New Roman" w:hAnsi="Times New Roman"/>
          <w:sz w:val="24"/>
          <w:szCs w:val="24"/>
          <w:vertAlign w:val="superscript"/>
        </w:rPr>
        <w:t>rd</w:t>
      </w:r>
      <w:r w:rsidRPr="00C95F9A">
        <w:rPr>
          <w:rFonts w:ascii="Times New Roman" w:hAnsi="Times New Roman"/>
          <w:sz w:val="24"/>
          <w:szCs w:val="24"/>
        </w:rPr>
        <w:t xml:space="preserve"> in terms of the number of deaths it causes. More than half of the retail delis did not fully clean their food slicers as often as Food and Drug Administration recommends (every 4 hours) to prevent the spread of </w:t>
      </w:r>
      <w:r w:rsidRPr="00C95F9A">
        <w:rPr>
          <w:rFonts w:ascii="Times New Roman" w:hAnsi="Times New Roman"/>
          <w:i/>
          <w:sz w:val="24"/>
          <w:szCs w:val="24"/>
        </w:rPr>
        <w:t>Listeria</w:t>
      </w:r>
      <w:r w:rsidRPr="00C95F9A">
        <w:rPr>
          <w:rFonts w:ascii="Times New Roman" w:hAnsi="Times New Roman"/>
          <w:sz w:val="24"/>
          <w:szCs w:val="24"/>
        </w:rPr>
        <w:t xml:space="preserve"> and other germs that cause foodborne illness. Deli ownership, deli size, manager and food worker safety knowledge, training, and certification, written slicer-cleaning policies, and easy-to-clean deli slicers are each associated with slicers being cleaned more often.</w:t>
      </w:r>
    </w:p>
    <w:p w14:paraId="2D999DC9" w14:textId="77777777" w:rsidR="00DA02FA" w:rsidRPr="00062E4F" w:rsidRDefault="00DA02FA" w:rsidP="00A1144D">
      <w:pPr>
        <w:pStyle w:val="ListParagraph"/>
        <w:spacing w:after="0" w:line="240" w:lineRule="auto"/>
        <w:rPr>
          <w:rFonts w:ascii="Times New Roman" w:hAnsi="Times New Roman"/>
          <w:sz w:val="24"/>
          <w:szCs w:val="24"/>
        </w:rPr>
      </w:pPr>
    </w:p>
    <w:p w14:paraId="29B5FB0E" w14:textId="77777777" w:rsidR="00A1144D" w:rsidRPr="00062E4F" w:rsidRDefault="00A1144D" w:rsidP="00A1144D">
      <w:pPr>
        <w:pStyle w:val="ListParagraph"/>
        <w:numPr>
          <w:ilvl w:val="0"/>
          <w:numId w:val="33"/>
        </w:numPr>
        <w:spacing w:after="0" w:line="240" w:lineRule="auto"/>
        <w:rPr>
          <w:rFonts w:ascii="Times New Roman" w:hAnsi="Times New Roman"/>
          <w:sz w:val="24"/>
          <w:szCs w:val="24"/>
        </w:rPr>
      </w:pPr>
      <w:r w:rsidRPr="00062E4F">
        <w:rPr>
          <w:rFonts w:ascii="Times New Roman" w:hAnsi="Times New Roman"/>
          <w:sz w:val="24"/>
          <w:szCs w:val="24"/>
        </w:rPr>
        <w:t>Title: Food Allergens Practices Study</w:t>
      </w:r>
    </w:p>
    <w:p w14:paraId="456CFEA2" w14:textId="47A25F3F" w:rsidR="00A1144D" w:rsidRPr="00062E4F" w:rsidRDefault="000C4755" w:rsidP="00A1144D">
      <w:pPr>
        <w:ind w:left="360" w:firstLine="360"/>
      </w:pPr>
      <w:r>
        <w:t>Study p</w:t>
      </w:r>
      <w:r w:rsidR="00A1144D" w:rsidRPr="00062E4F">
        <w:t>opulation: Managers, food workers, and servers in 278 restaurants</w:t>
      </w:r>
    </w:p>
    <w:p w14:paraId="01716FB0" w14:textId="31511EFF" w:rsidR="00A1144D" w:rsidRDefault="00A1144D" w:rsidP="00A1144D">
      <w:pPr>
        <w:ind w:left="720"/>
      </w:pPr>
      <w:r w:rsidRPr="00062E4F">
        <w:t>Key findings: This study collected data on manager, food worker, and server knowledge and attitudes about food allergies to identify practices to reduce the risk of food allergic reactions in restaurants. Results indicated that managers, food workers, and servers were generally knowledgeable and had positive attitudes about accommodating customers’ food allergies. However, important gaps were identified, such as more than 10% of managers and staff believed that a person with a food allergy can safely consume a small amount of that allergen. Managers and staff also had lower confidence in their restaurant’s ability to properly respond to a food allergy emergency. The knowledge and attitudes of all groups were higher at restaurants that had a specific person to answer food allergy questions and requests or a plan for answering questions from food allergic customers. The data suggests that most restaurants could do more to reduce the risk of allergic reactions as food allergens training was not comprehensive and most restaurants did not have dedicated areas and equipment for preparing and cooking allergen-free food.</w:t>
      </w:r>
    </w:p>
    <w:p w14:paraId="101EEADD" w14:textId="77777777" w:rsidR="00DA02FA" w:rsidRPr="00062E4F" w:rsidRDefault="00DA02FA" w:rsidP="00A1144D">
      <w:pPr>
        <w:ind w:left="720"/>
      </w:pPr>
    </w:p>
    <w:p w14:paraId="77D65673" w14:textId="77777777" w:rsidR="00A1144D" w:rsidRPr="00062E4F" w:rsidRDefault="00A1144D" w:rsidP="00A1144D">
      <w:pPr>
        <w:pStyle w:val="ListParagraph"/>
        <w:numPr>
          <w:ilvl w:val="0"/>
          <w:numId w:val="33"/>
        </w:numPr>
        <w:rPr>
          <w:rFonts w:ascii="Times New Roman" w:hAnsi="Times New Roman"/>
          <w:sz w:val="24"/>
          <w:szCs w:val="24"/>
        </w:rPr>
      </w:pPr>
      <w:r w:rsidRPr="00062E4F">
        <w:rPr>
          <w:rFonts w:ascii="Times New Roman" w:hAnsi="Times New Roman"/>
          <w:sz w:val="24"/>
          <w:szCs w:val="24"/>
        </w:rPr>
        <w:t>Title: Food Safety Practices and Beliefs Study</w:t>
      </w:r>
    </w:p>
    <w:p w14:paraId="74BF7DB9" w14:textId="1DAE84D8" w:rsidR="00A1144D" w:rsidRPr="00062E4F" w:rsidRDefault="00042CF9" w:rsidP="00A1144D">
      <w:pPr>
        <w:pStyle w:val="ListParagraph"/>
        <w:rPr>
          <w:rFonts w:ascii="Times New Roman" w:hAnsi="Times New Roman"/>
          <w:sz w:val="24"/>
          <w:szCs w:val="24"/>
        </w:rPr>
      </w:pPr>
      <w:r>
        <w:rPr>
          <w:rFonts w:ascii="Times New Roman" w:hAnsi="Times New Roman"/>
          <w:sz w:val="24"/>
          <w:szCs w:val="24"/>
        </w:rPr>
        <w:t>Study p</w:t>
      </w:r>
      <w:r w:rsidR="00A1144D" w:rsidRPr="00062E4F">
        <w:rPr>
          <w:rFonts w:ascii="Times New Roman" w:hAnsi="Times New Roman"/>
          <w:sz w:val="24"/>
          <w:szCs w:val="24"/>
        </w:rPr>
        <w:t>opulation: Man</w:t>
      </w:r>
      <w:r w:rsidR="00A00828">
        <w:rPr>
          <w:rFonts w:ascii="Times New Roman" w:hAnsi="Times New Roman"/>
          <w:sz w:val="24"/>
          <w:szCs w:val="24"/>
        </w:rPr>
        <w:t>a</w:t>
      </w:r>
      <w:r w:rsidR="00A1144D" w:rsidRPr="00062E4F">
        <w:rPr>
          <w:rFonts w:ascii="Times New Roman" w:hAnsi="Times New Roman"/>
          <w:sz w:val="24"/>
          <w:szCs w:val="24"/>
        </w:rPr>
        <w:t>gers, food workers and establishments’ food safety practices in 376 restaurants</w:t>
      </w:r>
    </w:p>
    <w:p w14:paraId="71472900" w14:textId="77777777" w:rsidR="00A1144D" w:rsidRPr="00062E4F" w:rsidRDefault="00A1144D" w:rsidP="00A1144D">
      <w:pPr>
        <w:pStyle w:val="ListParagraph"/>
        <w:rPr>
          <w:rFonts w:ascii="Times New Roman" w:hAnsi="Times New Roman"/>
          <w:sz w:val="24"/>
          <w:szCs w:val="24"/>
        </w:rPr>
      </w:pPr>
      <w:r w:rsidRPr="00062E4F">
        <w:rPr>
          <w:rFonts w:ascii="Times New Roman" w:hAnsi="Times New Roman"/>
          <w:sz w:val="24"/>
          <w:szCs w:val="24"/>
        </w:rPr>
        <w:t>Key findings: EHS-Net study is ongoing</w:t>
      </w:r>
    </w:p>
    <w:p w14:paraId="7DA332D7" w14:textId="6D8FE1D8" w:rsidR="00091BF1" w:rsidRDefault="00A31658" w:rsidP="00A31658">
      <w:r w:rsidRPr="001B75B1">
        <w:t xml:space="preserve">To date, EHS-Net has summarized its research efforts in </w:t>
      </w:r>
      <w:r w:rsidRPr="00090A86">
        <w:t>30</w:t>
      </w:r>
      <w:r w:rsidRPr="001B75B1">
        <w:t xml:space="preserve"> </w:t>
      </w:r>
      <w:r>
        <w:t>publications (</w:t>
      </w:r>
      <w:r w:rsidRPr="005F5319">
        <w:t>Attachment 4)</w:t>
      </w:r>
      <w:r>
        <w:t>, and has presented its research fin</w:t>
      </w:r>
      <w:r w:rsidR="009E0B5B">
        <w:t xml:space="preserve">dings at numerous conferences. </w:t>
      </w:r>
      <w:r>
        <w:t>Also, CDC and FDA used EHS-Net research to support a change to the 201</w:t>
      </w:r>
      <w:r w:rsidR="00F04CA4">
        <w:t>7</w:t>
      </w:r>
      <w:r>
        <w:t xml:space="preserve"> FDA Food Code that requires restaurants to have a Certified Food Protection Manager present during all hours of operation. State and local food codes are based on the FDA Food Code; thus, this change is significant and influential. </w:t>
      </w:r>
    </w:p>
    <w:p w14:paraId="51525FFB" w14:textId="77777777" w:rsidR="00025332" w:rsidRDefault="00025332" w:rsidP="00091BF1">
      <w:pPr>
        <w:rPr>
          <w:color w:val="000000"/>
        </w:rPr>
      </w:pPr>
    </w:p>
    <w:p w14:paraId="672A776E" w14:textId="544D8830" w:rsidR="00091BF1" w:rsidRPr="009D2526" w:rsidRDefault="00A333A2" w:rsidP="00091BF1">
      <w:pPr>
        <w:rPr>
          <w:color w:val="000000"/>
        </w:rPr>
      </w:pPr>
      <w:r>
        <w:t>D</w:t>
      </w:r>
      <w:r w:rsidR="00D90C46">
        <w:t xml:space="preserve">ata will be collected by environmental health specialists in participating EHS-Net sites. </w:t>
      </w:r>
      <w:r w:rsidR="00812804">
        <w:t>The EHS-Net study population</w:t>
      </w:r>
      <w:r w:rsidR="00200600" w:rsidRPr="004E5774">
        <w:t xml:space="preserve"> is retail food establishments in selected geographical areas</w:t>
      </w:r>
      <w:r w:rsidR="00091BF1">
        <w:t xml:space="preserve">, </w:t>
      </w:r>
      <w:r w:rsidR="00200600">
        <w:t>as stated in section A.1</w:t>
      </w:r>
      <w:r w:rsidR="009E0B5B">
        <w:t xml:space="preserve">. </w:t>
      </w:r>
      <w:r w:rsidR="00200600" w:rsidRPr="004E5774">
        <w:t>While the number of areas included in EHS-Net is small, they are demographically diverse and provide good geographical coverage of the U.S. (northea</w:t>
      </w:r>
      <w:r w:rsidR="009E0B5B">
        <w:t xml:space="preserve">st, mid-west, south, and west). </w:t>
      </w:r>
      <w:r w:rsidR="00200600" w:rsidRPr="004E5774">
        <w:t xml:space="preserve">When the statistical methods outlined </w:t>
      </w:r>
      <w:r w:rsidR="00D004FC">
        <w:t xml:space="preserve">in the </w:t>
      </w:r>
      <w:r w:rsidR="00D004FC" w:rsidRPr="00362515">
        <w:t>individual studies</w:t>
      </w:r>
      <w:r w:rsidR="00200600" w:rsidRPr="00362515">
        <w:t xml:space="preserve"> for</w:t>
      </w:r>
      <w:r w:rsidR="00200600" w:rsidRPr="004E5774">
        <w:t xml:space="preserve"> ensuring a</w:t>
      </w:r>
      <w:r w:rsidR="00362515">
        <w:t xml:space="preserve"> representative sample in the </w:t>
      </w:r>
      <w:r w:rsidR="00200600" w:rsidRPr="004E5774">
        <w:t>study are used, the results of the collection can be used to generalize to the population of retail food establishment</w:t>
      </w:r>
      <w:r w:rsidR="009E0B5B">
        <w:t>s in the given EHS-Net site(s).</w:t>
      </w:r>
    </w:p>
    <w:p w14:paraId="74C83165" w14:textId="77777777" w:rsidR="00200600" w:rsidRDefault="00200600" w:rsidP="001721B0"/>
    <w:p w14:paraId="1B3104C4" w14:textId="785F919E" w:rsidR="00AB14B6" w:rsidRDefault="003E5B43" w:rsidP="00AB14B6">
      <w:pPr>
        <w:autoSpaceDE w:val="0"/>
        <w:autoSpaceDN w:val="0"/>
        <w:adjustRightInd w:val="0"/>
      </w:pPr>
      <w:r>
        <w:rPr>
          <w:b/>
        </w:rPr>
        <w:t>A.</w:t>
      </w:r>
      <w:r w:rsidR="006E6EB5">
        <w:rPr>
          <w:b/>
        </w:rPr>
        <w:t>3</w:t>
      </w:r>
      <w:r w:rsidR="00AB14B6" w:rsidRPr="00D84755">
        <w:rPr>
          <w:b/>
        </w:rPr>
        <w:t>. Use of Improved Information Technology and Burden Reduction</w:t>
      </w:r>
      <w:r w:rsidR="00AB14B6" w:rsidRPr="00195DA6">
        <w:rPr>
          <w:b/>
        </w:rPr>
        <w:t xml:space="preserve"> </w:t>
      </w:r>
    </w:p>
    <w:p w14:paraId="42909C8F" w14:textId="77777777" w:rsidR="00AB14B6" w:rsidRDefault="00AB14B6" w:rsidP="00AB14B6">
      <w:pPr>
        <w:autoSpaceDE w:val="0"/>
        <w:autoSpaceDN w:val="0"/>
        <w:adjustRightInd w:val="0"/>
      </w:pPr>
    </w:p>
    <w:p w14:paraId="5BCAA6B1" w14:textId="441DC872" w:rsidR="00362515" w:rsidRDefault="00362515" w:rsidP="00AB14B6">
      <w:r>
        <w:t>Most EHS-Net data collections will involve face-to-fac</w:t>
      </w:r>
      <w:r w:rsidR="009E0B5B">
        <w:t>e interviews with respondents</w:t>
      </w:r>
      <w:r w:rsidR="00EC29F8">
        <w:t xml:space="preserve"> and electronic data collections (depending on availability of resources)</w:t>
      </w:r>
      <w:r w:rsidR="009E0B5B">
        <w:t>.</w:t>
      </w:r>
      <w:r w:rsidR="00905F5F">
        <w:t xml:space="preserve"> </w:t>
      </w:r>
      <w:r w:rsidR="00253687">
        <w:t>R</w:t>
      </w:r>
      <w:r>
        <w:t>espondents will provide their responses verbally to interviewers. Verbal responses, compared to typed or handwritten responses, are easier for the majority of respondents to provide</w:t>
      </w:r>
      <w:r w:rsidR="00905F5F">
        <w:t>. In some cases, data collections may also involve a short pen-an-paper assessment</w:t>
      </w:r>
      <w:r w:rsidR="00367F38">
        <w:t xml:space="preserve"> or </w:t>
      </w:r>
      <w:r w:rsidR="00047B0A">
        <w:t xml:space="preserve">short </w:t>
      </w:r>
      <w:r w:rsidR="00367F38">
        <w:t>web-based surveys</w:t>
      </w:r>
      <w:r w:rsidR="00905F5F">
        <w:t>. An example would be a food safety knowledge assessment. In these cases, we would ensure that the required written response is easy and simple- circling an answer choice, for example.</w:t>
      </w:r>
    </w:p>
    <w:p w14:paraId="3B57ECC8" w14:textId="77777777" w:rsidR="00362515" w:rsidRDefault="00362515" w:rsidP="00AB14B6"/>
    <w:p w14:paraId="78AD4834" w14:textId="73646A9C" w:rsidR="00AB14B6" w:rsidRDefault="00AB14B6" w:rsidP="00AB14B6">
      <w:pPr>
        <w:autoSpaceDE w:val="0"/>
        <w:autoSpaceDN w:val="0"/>
        <w:adjustRightInd w:val="0"/>
      </w:pPr>
      <w:r w:rsidRPr="009D2526">
        <w:t xml:space="preserve">Participation in </w:t>
      </w:r>
      <w:r w:rsidR="00362515">
        <w:t>the EHS-Net</w:t>
      </w:r>
      <w:r>
        <w:t xml:space="preserve"> data collection</w:t>
      </w:r>
      <w:r w:rsidR="00362515">
        <w:t>s</w:t>
      </w:r>
      <w:r w:rsidRPr="009D2526">
        <w:t xml:space="preserve"> is </w:t>
      </w:r>
      <w:r w:rsidRPr="0013057D">
        <w:rPr>
          <w:b/>
        </w:rPr>
        <w:t>voluntary</w:t>
      </w:r>
      <w:r w:rsidRPr="009D2526">
        <w:t xml:space="preserve">, and every effort </w:t>
      </w:r>
      <w:r w:rsidR="00362515">
        <w:t>will be</w:t>
      </w:r>
      <w:r w:rsidRPr="009D2526">
        <w:t xml:space="preserve"> made to keep the data collection as short as possible and still meet the needs of the data collection. </w:t>
      </w:r>
    </w:p>
    <w:p w14:paraId="2AB7EC80" w14:textId="77777777" w:rsidR="00AB14B6" w:rsidRPr="009D2526" w:rsidRDefault="00AB14B6" w:rsidP="00AB14B6">
      <w:pPr>
        <w:autoSpaceDE w:val="0"/>
        <w:autoSpaceDN w:val="0"/>
        <w:adjustRightInd w:val="0"/>
      </w:pPr>
    </w:p>
    <w:p w14:paraId="6CF8BCD8" w14:textId="0CB84C45" w:rsidR="00AB14B6" w:rsidRPr="00195DA6" w:rsidRDefault="003E5B43" w:rsidP="00AB14B6">
      <w:pPr>
        <w:autoSpaceDE w:val="0"/>
        <w:autoSpaceDN w:val="0"/>
        <w:adjustRightInd w:val="0"/>
        <w:ind w:left="432" w:hanging="432"/>
        <w:rPr>
          <w:b/>
        </w:rPr>
      </w:pPr>
      <w:r>
        <w:rPr>
          <w:b/>
        </w:rPr>
        <w:t>A.</w:t>
      </w:r>
      <w:r w:rsidR="006E6EB5">
        <w:rPr>
          <w:b/>
        </w:rPr>
        <w:t>4</w:t>
      </w:r>
      <w:r w:rsidR="00AB14B6" w:rsidRPr="00195DA6">
        <w:rPr>
          <w:b/>
        </w:rPr>
        <w:t xml:space="preserve">. Efforts to Identify Duplication and Use of Similar Information </w:t>
      </w:r>
    </w:p>
    <w:p w14:paraId="1D719C36" w14:textId="77777777" w:rsidR="00AB14B6" w:rsidRPr="00195DA6" w:rsidRDefault="00AB14B6" w:rsidP="00AB14B6">
      <w:pPr>
        <w:ind w:left="252"/>
      </w:pPr>
    </w:p>
    <w:p w14:paraId="28F1A5CB" w14:textId="26AC782C" w:rsidR="00362515" w:rsidRDefault="00362515" w:rsidP="00AB14B6">
      <w:pPr>
        <w:autoSpaceDE w:val="0"/>
        <w:autoSpaceDN w:val="0"/>
        <w:adjustRightInd w:val="0"/>
      </w:pPr>
      <w:r>
        <w:t>EHS-Net strives to ensure that the data collections proposed are not a duplication of effort</w:t>
      </w:r>
      <w:r w:rsidR="009E0B5B">
        <w:t xml:space="preserve">. </w:t>
      </w:r>
      <w:r w:rsidR="00AB14B6" w:rsidRPr="00436C06">
        <w:t xml:space="preserve">We </w:t>
      </w:r>
      <w:r>
        <w:t>search</w:t>
      </w:r>
      <w:r w:rsidR="00AB14B6" w:rsidRPr="00436C06">
        <w:t xml:space="preserve"> relevant scientific bibliographical databases (e.g., PubMed, Ovid, Agricola), attend national meetings (e.g., National Environmental Health Association, International Association of Food Protection), and consult</w:t>
      </w:r>
      <w:r w:rsidR="00AB14B6" w:rsidRPr="009D2526">
        <w:t xml:space="preserve"> with other organizations (e.g., FDA, USDA-FSIS) concerning research on th</w:t>
      </w:r>
      <w:r>
        <w:t>e</w:t>
      </w:r>
      <w:r w:rsidR="005C3E8A">
        <w:t xml:space="preserve"> proposed topics. We have determined that there is little high quality data available on retail food worker and establishment characteristics combined with food handling and food safety practices. However, prior to designing each data collection, we will conduct a</w:t>
      </w:r>
      <w:r w:rsidR="00812804">
        <w:t xml:space="preserve"> comprehensive </w:t>
      </w:r>
      <w:r w:rsidR="005C3E8A">
        <w:t>review of the scientific literature to determine if data already exist on the specific topic of interest.</w:t>
      </w:r>
    </w:p>
    <w:p w14:paraId="6E5874C3" w14:textId="77777777" w:rsidR="00AB14B6" w:rsidRDefault="00AB14B6" w:rsidP="00AB14B6">
      <w:pPr>
        <w:autoSpaceDE w:val="0"/>
        <w:autoSpaceDN w:val="0"/>
        <w:adjustRightInd w:val="0"/>
        <w:ind w:left="432" w:hanging="432"/>
        <w:rPr>
          <w:b/>
        </w:rPr>
      </w:pPr>
    </w:p>
    <w:p w14:paraId="52844D9B" w14:textId="497F7B96" w:rsidR="00AB14B6" w:rsidRPr="00195DA6" w:rsidRDefault="003E5B43" w:rsidP="00AB14B6">
      <w:pPr>
        <w:autoSpaceDE w:val="0"/>
        <w:autoSpaceDN w:val="0"/>
        <w:adjustRightInd w:val="0"/>
        <w:ind w:left="432" w:hanging="432"/>
        <w:rPr>
          <w:b/>
        </w:rPr>
      </w:pPr>
      <w:r>
        <w:rPr>
          <w:b/>
        </w:rPr>
        <w:t>A.</w:t>
      </w:r>
      <w:r w:rsidR="006E6EB5">
        <w:rPr>
          <w:b/>
        </w:rPr>
        <w:t>5</w:t>
      </w:r>
      <w:r w:rsidR="00AB14B6" w:rsidRPr="00195DA6">
        <w:rPr>
          <w:b/>
        </w:rPr>
        <w:t xml:space="preserve">. Impact on Small Businesses or Other Small Entities </w:t>
      </w:r>
    </w:p>
    <w:p w14:paraId="38A21B62" w14:textId="77777777" w:rsidR="00AB14B6" w:rsidRPr="00195DA6" w:rsidRDefault="00AB14B6" w:rsidP="00AB14B6">
      <w:pPr>
        <w:autoSpaceDE w:val="0"/>
        <w:autoSpaceDN w:val="0"/>
        <w:adjustRightInd w:val="0"/>
        <w:ind w:left="432" w:hanging="432"/>
        <w:rPr>
          <w:b/>
        </w:rPr>
      </w:pPr>
    </w:p>
    <w:p w14:paraId="3E0163E8" w14:textId="2D6986D1" w:rsidR="00AB14B6" w:rsidRPr="009D2526" w:rsidRDefault="00C0569A" w:rsidP="00AB14B6">
      <w:pPr>
        <w:autoSpaceDE w:val="0"/>
        <w:autoSpaceDN w:val="0"/>
        <w:adjustRightInd w:val="0"/>
        <w:rPr>
          <w:iCs/>
        </w:rPr>
      </w:pPr>
      <w:r>
        <w:t>We expect that about half</w:t>
      </w:r>
      <w:r w:rsidR="00AB14B6" w:rsidRPr="009D2526">
        <w:t xml:space="preserve"> of the </w:t>
      </w:r>
      <w:r w:rsidR="00A22E12">
        <w:t>restaurants</w:t>
      </w:r>
      <w:r w:rsidR="00AB14B6" w:rsidRPr="009D2526">
        <w:t xml:space="preserve"> contacted for participation in this study will be small businesses. </w:t>
      </w:r>
      <w:r w:rsidR="00AB14B6" w:rsidRPr="003D541C">
        <w:t>Given that</w:t>
      </w:r>
      <w:r w:rsidR="00AB14B6" w:rsidRPr="00D01CEE">
        <w:rPr>
          <w:color w:val="FF0000"/>
        </w:rPr>
        <w:t xml:space="preserve"> </w:t>
      </w:r>
      <w:r w:rsidR="00AB14B6" w:rsidRPr="009D2526">
        <w:t>small businesses are likely to have different experiences and practices than larger businesses, it is important that small businesses be included in th</w:t>
      </w:r>
      <w:r w:rsidR="005C3E8A">
        <w:t>e</w:t>
      </w:r>
      <w:r w:rsidR="00AB14B6" w:rsidRPr="009D2526">
        <w:t xml:space="preserve"> data collection</w:t>
      </w:r>
      <w:r w:rsidR="005C3E8A">
        <w:t>s</w:t>
      </w:r>
      <w:r w:rsidR="00AB14B6" w:rsidRPr="009D2526">
        <w:t xml:space="preserve">. </w:t>
      </w:r>
      <w:r w:rsidR="00AB14B6" w:rsidRPr="009D2526">
        <w:rPr>
          <w:iCs/>
        </w:rPr>
        <w:t xml:space="preserve">Short forms for small businesses will not be developed. </w:t>
      </w:r>
      <w:r w:rsidR="004338D9">
        <w:rPr>
          <w:iCs/>
        </w:rPr>
        <w:t xml:space="preserve">Both large and small businesses will be presented with the same questions, and the results will be assessed for differences by various restaurant </w:t>
      </w:r>
      <w:r w:rsidR="007E270D">
        <w:rPr>
          <w:iCs/>
        </w:rPr>
        <w:t>characteristics</w:t>
      </w:r>
      <w:r w:rsidR="004338D9">
        <w:rPr>
          <w:iCs/>
        </w:rPr>
        <w:t xml:space="preserve"> (e.g. seating capacity, number of food service workers, level of foodhandling, etc.)</w:t>
      </w:r>
      <w:r w:rsidR="00AE1C59">
        <w:rPr>
          <w:iCs/>
        </w:rPr>
        <w:t>.</w:t>
      </w:r>
      <w:r w:rsidR="004338D9">
        <w:rPr>
          <w:iCs/>
        </w:rPr>
        <w:t xml:space="preserve"> </w:t>
      </w:r>
      <w:r w:rsidR="00AB14B6" w:rsidRPr="009D2526">
        <w:rPr>
          <w:iCs/>
        </w:rPr>
        <w:t>We will, however, strive to hold the number of questions to the minimum needed for the intended use of the data.</w:t>
      </w:r>
      <w:r w:rsidR="002F506A">
        <w:rPr>
          <w:iCs/>
        </w:rPr>
        <w:t xml:space="preserve">  </w:t>
      </w:r>
    </w:p>
    <w:p w14:paraId="566284EF" w14:textId="77777777" w:rsidR="00AB14B6" w:rsidRPr="00195DA6" w:rsidRDefault="00AB14B6" w:rsidP="00AB14B6">
      <w:pPr>
        <w:autoSpaceDE w:val="0"/>
        <w:autoSpaceDN w:val="0"/>
        <w:adjustRightInd w:val="0"/>
        <w:ind w:left="432" w:hanging="432"/>
        <w:rPr>
          <w:b/>
        </w:rPr>
      </w:pPr>
    </w:p>
    <w:p w14:paraId="1C92B3DF" w14:textId="0A17F36C" w:rsidR="00AB14B6" w:rsidRPr="00195DA6" w:rsidRDefault="003E5B43" w:rsidP="00AB14B6">
      <w:pPr>
        <w:autoSpaceDE w:val="0"/>
        <w:autoSpaceDN w:val="0"/>
        <w:adjustRightInd w:val="0"/>
        <w:ind w:left="432" w:hanging="432"/>
        <w:rPr>
          <w:b/>
        </w:rPr>
      </w:pPr>
      <w:r>
        <w:rPr>
          <w:b/>
        </w:rPr>
        <w:t>A.</w:t>
      </w:r>
      <w:r w:rsidR="006E6EB5">
        <w:rPr>
          <w:b/>
        </w:rPr>
        <w:t>6</w:t>
      </w:r>
      <w:r w:rsidR="00AB14B6" w:rsidRPr="00195DA6">
        <w:rPr>
          <w:b/>
        </w:rPr>
        <w:t>. Consequences of Collecting the Information Less Frequently</w:t>
      </w:r>
    </w:p>
    <w:p w14:paraId="430B2CD5" w14:textId="77777777" w:rsidR="00AB14B6" w:rsidRPr="00195DA6" w:rsidRDefault="00AB14B6" w:rsidP="00AB14B6">
      <w:pPr>
        <w:autoSpaceDE w:val="0"/>
        <w:autoSpaceDN w:val="0"/>
        <w:adjustRightInd w:val="0"/>
        <w:ind w:left="432" w:hanging="432"/>
        <w:rPr>
          <w:b/>
        </w:rPr>
      </w:pPr>
    </w:p>
    <w:p w14:paraId="1EC3B169" w14:textId="50A5895D" w:rsidR="00AB14B6" w:rsidRDefault="00F32417" w:rsidP="00AB14B6">
      <w:r>
        <w:t>Respondents will be asked to respond to each data collection only one time.</w:t>
      </w:r>
      <w:r w:rsidR="002F506A">
        <w:t xml:space="preserve"> </w:t>
      </w:r>
      <w:r w:rsidR="00156FA1" w:rsidRPr="00195DA6">
        <w:t xml:space="preserve">If this data collection is not conducted, it will be </w:t>
      </w:r>
      <w:r w:rsidR="006C22D9">
        <w:t xml:space="preserve">more </w:t>
      </w:r>
      <w:r w:rsidR="00156FA1" w:rsidRPr="00195DA6">
        <w:t xml:space="preserve">difficult for CDC, </w:t>
      </w:r>
      <w:r w:rsidR="00156FA1">
        <w:t xml:space="preserve">other federal, </w:t>
      </w:r>
      <w:r w:rsidR="00156FA1" w:rsidRPr="00195DA6">
        <w:t xml:space="preserve">state and local </w:t>
      </w:r>
      <w:r w:rsidR="00156FA1">
        <w:t xml:space="preserve">food safety programs, </w:t>
      </w:r>
      <w:r w:rsidR="00156FA1" w:rsidRPr="00195DA6">
        <w:t xml:space="preserve">and the </w:t>
      </w:r>
      <w:r w:rsidR="00156FA1">
        <w:t>food service</w:t>
      </w:r>
      <w:r w:rsidR="00156FA1" w:rsidRPr="00195DA6">
        <w:t xml:space="preserve"> industry to </w:t>
      </w:r>
      <w:r w:rsidR="006C22D9">
        <w:t xml:space="preserve">address </w:t>
      </w:r>
      <w:r w:rsidR="00484E05">
        <w:t>the environmental factors that are associated with foodborne illness.</w:t>
      </w:r>
      <w:r w:rsidR="006C22D9">
        <w:t xml:space="preserve"> </w:t>
      </w:r>
      <w:r w:rsidR="002A0580">
        <w:t xml:space="preserve">In turn, it will be more difficult to decrease the number </w:t>
      </w:r>
      <w:r w:rsidR="002A0580" w:rsidRPr="00436C06">
        <w:rPr>
          <w:iCs/>
        </w:rPr>
        <w:t xml:space="preserve">of </w:t>
      </w:r>
      <w:r w:rsidR="0010505B">
        <w:rPr>
          <w:iCs/>
        </w:rPr>
        <w:t>incidents of foodborne illness</w:t>
      </w:r>
      <w:r w:rsidR="002A0580">
        <w:rPr>
          <w:iCs/>
        </w:rPr>
        <w:t xml:space="preserve"> caused by </w:t>
      </w:r>
      <w:r w:rsidR="00484E05">
        <w:rPr>
          <w:iCs/>
        </w:rPr>
        <w:t xml:space="preserve">these factors </w:t>
      </w:r>
      <w:r w:rsidR="002A0580">
        <w:rPr>
          <w:iCs/>
        </w:rPr>
        <w:t xml:space="preserve">and for CDC </w:t>
      </w:r>
      <w:r w:rsidR="002A0580">
        <w:t xml:space="preserve">to fully address </w:t>
      </w:r>
      <w:r w:rsidR="006C22D9">
        <w:rPr>
          <w:iCs/>
        </w:rPr>
        <w:t xml:space="preserve">the U.S. Department of Health and Human Services’ Healthy People 2020 Goal to “Improve food safety and reduce foodborne illnesses.” </w:t>
      </w:r>
      <w:r w:rsidR="00AB14B6" w:rsidRPr="00436C06">
        <w:t>There are no legal obstacles to reduce the burden.</w:t>
      </w:r>
    </w:p>
    <w:p w14:paraId="7EBE66B1" w14:textId="77777777" w:rsidR="004338D9" w:rsidRDefault="004338D9" w:rsidP="00AB14B6"/>
    <w:p w14:paraId="5FEC52E9" w14:textId="7E4396ED" w:rsidR="00AB14B6" w:rsidRPr="00195DA6" w:rsidRDefault="003E5B43" w:rsidP="00AB14B6">
      <w:pPr>
        <w:autoSpaceDE w:val="0"/>
        <w:autoSpaceDN w:val="0"/>
        <w:adjustRightInd w:val="0"/>
        <w:ind w:left="432" w:hanging="432"/>
        <w:rPr>
          <w:b/>
        </w:rPr>
      </w:pPr>
      <w:r>
        <w:rPr>
          <w:b/>
        </w:rPr>
        <w:t>A.</w:t>
      </w:r>
      <w:r w:rsidR="006E6EB5">
        <w:rPr>
          <w:b/>
        </w:rPr>
        <w:t>7</w:t>
      </w:r>
      <w:r w:rsidR="00AB14B6" w:rsidRPr="00195DA6">
        <w:rPr>
          <w:b/>
        </w:rPr>
        <w:t xml:space="preserve">. Special Circumstances Relating to the Guidelines of 5 CFR 1320.5 </w:t>
      </w:r>
    </w:p>
    <w:p w14:paraId="0835A6EA" w14:textId="77777777" w:rsidR="00AB14B6" w:rsidRPr="00195DA6" w:rsidRDefault="00AB14B6" w:rsidP="00AB14B6">
      <w:pPr>
        <w:autoSpaceDE w:val="0"/>
        <w:autoSpaceDN w:val="0"/>
        <w:adjustRightInd w:val="0"/>
        <w:rPr>
          <w:b/>
        </w:rPr>
      </w:pPr>
    </w:p>
    <w:p w14:paraId="0D511290" w14:textId="77777777" w:rsidR="00AB14B6" w:rsidRPr="009D2526" w:rsidRDefault="00AB14B6" w:rsidP="00AB14B6">
      <w:r w:rsidRPr="009D2526">
        <w:t xml:space="preserve">There are no special circumstances for this data collection. </w:t>
      </w:r>
      <w:r w:rsidR="001804E8">
        <w:t>This request</w:t>
      </w:r>
      <w:r w:rsidRPr="009D2526">
        <w:t xml:space="preserve"> fully compl</w:t>
      </w:r>
      <w:r w:rsidR="001804E8">
        <w:t>ies</w:t>
      </w:r>
      <w:r w:rsidRPr="009D2526">
        <w:t xml:space="preserve"> with 5 CFR 1320.5.</w:t>
      </w:r>
    </w:p>
    <w:p w14:paraId="7A41D096" w14:textId="77777777" w:rsidR="00AB14B6" w:rsidRDefault="00AB14B6" w:rsidP="00AB14B6">
      <w:pPr>
        <w:autoSpaceDE w:val="0"/>
        <w:autoSpaceDN w:val="0"/>
        <w:adjustRightInd w:val="0"/>
        <w:ind w:left="432" w:hanging="432"/>
        <w:rPr>
          <w:b/>
        </w:rPr>
      </w:pPr>
    </w:p>
    <w:p w14:paraId="49EC0620" w14:textId="772BB7E9" w:rsidR="00AB14B6" w:rsidRPr="00195DA6" w:rsidRDefault="003E5B43" w:rsidP="00AB14B6">
      <w:pPr>
        <w:autoSpaceDE w:val="0"/>
        <w:autoSpaceDN w:val="0"/>
        <w:adjustRightInd w:val="0"/>
        <w:rPr>
          <w:b/>
        </w:rPr>
      </w:pPr>
      <w:r>
        <w:rPr>
          <w:b/>
        </w:rPr>
        <w:t>A.</w:t>
      </w:r>
      <w:r w:rsidR="006E6EB5">
        <w:rPr>
          <w:b/>
        </w:rPr>
        <w:t>8</w:t>
      </w:r>
      <w:r w:rsidR="00AB14B6" w:rsidRPr="00195DA6">
        <w:rPr>
          <w:b/>
        </w:rPr>
        <w:t xml:space="preserve">. Comments in Response to the Federal Register Notice and Efforts to Consult Outside the Agency </w:t>
      </w:r>
    </w:p>
    <w:p w14:paraId="7EB3C85F" w14:textId="77777777" w:rsidR="00AB14B6" w:rsidRPr="00195DA6" w:rsidRDefault="00AB14B6" w:rsidP="00AB14B6">
      <w:pPr>
        <w:autoSpaceDE w:val="0"/>
        <w:autoSpaceDN w:val="0"/>
        <w:adjustRightInd w:val="0"/>
        <w:ind w:left="432" w:hanging="180"/>
        <w:rPr>
          <w:bCs/>
        </w:rPr>
      </w:pPr>
    </w:p>
    <w:p w14:paraId="521AE10B" w14:textId="67167416" w:rsidR="00AB14B6" w:rsidRPr="006446EA" w:rsidRDefault="00484E05" w:rsidP="006446EA">
      <w:pPr>
        <w:pStyle w:val="ListNumber2"/>
        <w:rPr>
          <w:rFonts w:ascii="Times New Roman" w:hAnsi="Times New Roman" w:cs="Times New Roman"/>
          <w:sz w:val="24"/>
          <w:szCs w:val="24"/>
        </w:rPr>
      </w:pPr>
      <w:r w:rsidRPr="006446EA">
        <w:rPr>
          <w:rFonts w:ascii="Times New Roman" w:hAnsi="Times New Roman" w:cs="Times New Roman"/>
          <w:sz w:val="24"/>
          <w:szCs w:val="24"/>
        </w:rPr>
        <w:t xml:space="preserve">The 60-day </w:t>
      </w:r>
      <w:r w:rsidRPr="006446EA">
        <w:rPr>
          <w:rFonts w:ascii="Times New Roman" w:hAnsi="Times New Roman" w:cs="Times New Roman"/>
          <w:i/>
          <w:sz w:val="24"/>
          <w:szCs w:val="24"/>
        </w:rPr>
        <w:t>Federal Register</w:t>
      </w:r>
      <w:r w:rsidRPr="006446EA">
        <w:rPr>
          <w:rFonts w:ascii="Times New Roman" w:hAnsi="Times New Roman" w:cs="Times New Roman"/>
          <w:sz w:val="24"/>
          <w:szCs w:val="24"/>
        </w:rPr>
        <w:t xml:space="preserve"> notice was published on </w:t>
      </w:r>
      <w:r w:rsidR="00DD1ADF" w:rsidRPr="006446EA">
        <w:rPr>
          <w:rFonts w:ascii="Times New Roman" w:hAnsi="Times New Roman" w:cs="Times New Roman"/>
          <w:sz w:val="24"/>
          <w:szCs w:val="24"/>
        </w:rPr>
        <w:t>04/17/2018</w:t>
      </w:r>
      <w:r w:rsidR="00E72952" w:rsidRPr="006446EA">
        <w:rPr>
          <w:rFonts w:ascii="Times New Roman" w:hAnsi="Times New Roman" w:cs="Times New Roman"/>
          <w:sz w:val="24"/>
          <w:szCs w:val="24"/>
        </w:rPr>
        <w:t xml:space="preserve"> </w:t>
      </w:r>
      <w:r w:rsidRPr="006446EA">
        <w:rPr>
          <w:rFonts w:ascii="Times New Roman" w:hAnsi="Times New Roman" w:cs="Times New Roman"/>
          <w:sz w:val="24"/>
          <w:szCs w:val="24"/>
        </w:rPr>
        <w:t xml:space="preserve">in </w:t>
      </w:r>
      <w:r w:rsidR="00946E6D" w:rsidRPr="006446EA">
        <w:rPr>
          <w:rFonts w:ascii="Times New Roman" w:hAnsi="Times New Roman" w:cs="Times New Roman"/>
          <w:sz w:val="24"/>
          <w:szCs w:val="24"/>
        </w:rPr>
        <w:t>v</w:t>
      </w:r>
      <w:r w:rsidRPr="006446EA">
        <w:rPr>
          <w:rFonts w:ascii="Times New Roman" w:hAnsi="Times New Roman" w:cs="Times New Roman"/>
          <w:sz w:val="24"/>
          <w:szCs w:val="24"/>
        </w:rPr>
        <w:t>ol.</w:t>
      </w:r>
      <w:r w:rsidR="00E72952" w:rsidRPr="006446EA">
        <w:rPr>
          <w:rFonts w:ascii="Times New Roman" w:hAnsi="Times New Roman" w:cs="Times New Roman"/>
          <w:sz w:val="24"/>
          <w:szCs w:val="24"/>
        </w:rPr>
        <w:t xml:space="preserve"> </w:t>
      </w:r>
      <w:r w:rsidR="00DD1ADF" w:rsidRPr="006446EA">
        <w:rPr>
          <w:rFonts w:ascii="Times New Roman" w:hAnsi="Times New Roman" w:cs="Times New Roman"/>
          <w:sz w:val="24"/>
          <w:szCs w:val="24"/>
        </w:rPr>
        <w:t>83</w:t>
      </w:r>
      <w:r w:rsidRPr="006446EA">
        <w:rPr>
          <w:rFonts w:ascii="Times New Roman" w:hAnsi="Times New Roman" w:cs="Times New Roman"/>
          <w:sz w:val="24"/>
          <w:szCs w:val="24"/>
        </w:rPr>
        <w:t xml:space="preserve">, </w:t>
      </w:r>
      <w:r w:rsidR="00946E6D" w:rsidRPr="006446EA">
        <w:rPr>
          <w:rFonts w:ascii="Times New Roman" w:hAnsi="Times New Roman" w:cs="Times New Roman"/>
          <w:sz w:val="24"/>
          <w:szCs w:val="24"/>
        </w:rPr>
        <w:t>n</w:t>
      </w:r>
      <w:r w:rsidRPr="006446EA">
        <w:rPr>
          <w:rFonts w:ascii="Times New Roman" w:hAnsi="Times New Roman" w:cs="Times New Roman"/>
          <w:sz w:val="24"/>
          <w:szCs w:val="24"/>
        </w:rPr>
        <w:t xml:space="preserve">o. </w:t>
      </w:r>
      <w:r w:rsidR="00DD1ADF" w:rsidRPr="006446EA">
        <w:rPr>
          <w:rFonts w:ascii="Times New Roman" w:hAnsi="Times New Roman" w:cs="Times New Roman"/>
          <w:sz w:val="24"/>
          <w:szCs w:val="24"/>
        </w:rPr>
        <w:t>74</w:t>
      </w:r>
      <w:r w:rsidR="006446EA" w:rsidRPr="006446EA">
        <w:rPr>
          <w:rFonts w:ascii="Times New Roman" w:hAnsi="Times New Roman" w:cs="Times New Roman"/>
          <w:sz w:val="24"/>
          <w:szCs w:val="24"/>
        </w:rPr>
        <w:t xml:space="preserve">, page no. </w:t>
      </w:r>
      <w:r w:rsidR="006446EA" w:rsidRPr="006446EA">
        <w:rPr>
          <w:rFonts w:ascii="Times New Roman" w:hAnsi="Times New Roman" w:cs="Times New Roman"/>
          <w:bCs w:val="0"/>
          <w:color w:val="auto"/>
          <w:sz w:val="24"/>
          <w:szCs w:val="24"/>
        </w:rPr>
        <w:t>16860</w:t>
      </w:r>
      <w:r w:rsidR="00E72952" w:rsidRPr="006446EA">
        <w:rPr>
          <w:rFonts w:ascii="Times New Roman" w:hAnsi="Times New Roman" w:cs="Times New Roman"/>
          <w:sz w:val="24"/>
          <w:szCs w:val="24"/>
        </w:rPr>
        <w:t xml:space="preserve"> </w:t>
      </w:r>
      <w:r w:rsidRPr="006446EA">
        <w:rPr>
          <w:rFonts w:ascii="Times New Roman" w:hAnsi="Times New Roman" w:cs="Times New Roman"/>
          <w:sz w:val="24"/>
          <w:szCs w:val="24"/>
        </w:rPr>
        <w:t>(Attachment 2).</w:t>
      </w:r>
      <w:r w:rsidR="00A8093C">
        <w:rPr>
          <w:rFonts w:ascii="Times New Roman" w:hAnsi="Times New Roman" w:cs="Times New Roman"/>
          <w:sz w:val="24"/>
          <w:szCs w:val="24"/>
        </w:rPr>
        <w:t xml:space="preserve"> No comments were received in response to the </w:t>
      </w:r>
      <w:r w:rsidR="009348FA">
        <w:rPr>
          <w:rFonts w:ascii="Times New Roman" w:hAnsi="Times New Roman" w:cs="Times New Roman"/>
          <w:sz w:val="24"/>
          <w:szCs w:val="24"/>
        </w:rPr>
        <w:t xml:space="preserve">60-day </w:t>
      </w:r>
      <w:r w:rsidR="00A8093C">
        <w:rPr>
          <w:rFonts w:ascii="Times New Roman" w:hAnsi="Times New Roman" w:cs="Times New Roman"/>
          <w:sz w:val="24"/>
          <w:szCs w:val="24"/>
        </w:rPr>
        <w:t>federal register</w:t>
      </w:r>
      <w:r w:rsidR="009348FA">
        <w:rPr>
          <w:rFonts w:ascii="Times New Roman" w:hAnsi="Times New Roman" w:cs="Times New Roman"/>
          <w:sz w:val="24"/>
          <w:szCs w:val="24"/>
        </w:rPr>
        <w:t xml:space="preserve"> notice</w:t>
      </w:r>
      <w:r w:rsidR="00A8093C">
        <w:rPr>
          <w:rFonts w:ascii="Times New Roman" w:hAnsi="Times New Roman" w:cs="Times New Roman"/>
          <w:sz w:val="24"/>
          <w:szCs w:val="24"/>
        </w:rPr>
        <w:t>.</w:t>
      </w:r>
    </w:p>
    <w:p w14:paraId="406DCEF7" w14:textId="4433AFA7" w:rsidR="003B6C95" w:rsidRDefault="003B6C95" w:rsidP="00E25070">
      <w:pPr>
        <w:pStyle w:val="Default"/>
        <w:numPr>
          <w:ilvl w:val="0"/>
          <w:numId w:val="4"/>
        </w:numPr>
        <w:tabs>
          <w:tab w:val="clear" w:pos="720"/>
        </w:tabs>
        <w:ind w:left="360"/>
      </w:pPr>
      <w:r w:rsidRPr="001F20AA">
        <w:t>Consultation with staff from EHS-Net participant sites, CDC centers, and federal agencies will occur in preparation for and in conjunction with the fielding of data collections under this request.</w:t>
      </w:r>
      <w:r w:rsidR="009E0B5B">
        <w:t xml:space="preserve"> </w:t>
      </w:r>
      <w:r w:rsidR="00731ED5">
        <w:t xml:space="preserve">Table </w:t>
      </w:r>
      <w:r w:rsidR="006E6EB5">
        <w:t>8</w:t>
      </w:r>
      <w:r w:rsidR="001F20AA" w:rsidRPr="001F20AA">
        <w:t xml:space="preserve">.1 lists the current individuals that </w:t>
      </w:r>
      <w:r w:rsidR="00731ED5">
        <w:t>will be</w:t>
      </w:r>
      <w:r w:rsidR="001F20AA" w:rsidRPr="001F20AA">
        <w:t xml:space="preserve"> consu</w:t>
      </w:r>
      <w:r w:rsidR="009E0B5B">
        <w:t xml:space="preserve">lted. </w:t>
      </w:r>
      <w:r w:rsidR="001F20AA">
        <w:t>The officials identified under EHS-Net sites is comprised of epidemiology and environmental health professionals from e</w:t>
      </w:r>
      <w:r w:rsidR="009E0B5B">
        <w:t>ach of the participating sites.</w:t>
      </w:r>
      <w:r w:rsidR="001F20AA">
        <w:t xml:space="preserve"> These individuals have been actively involved in in the identification, prioritization, development, and implementation of data collection activities in the past and we anticipate their </w:t>
      </w:r>
      <w:r w:rsidR="006472D2">
        <w:t>ongoing support to</w:t>
      </w:r>
      <w:r w:rsidR="001F20AA">
        <w:t xml:space="preserve"> play</w:t>
      </w:r>
      <w:r w:rsidR="009E0B5B">
        <w:t xml:space="preserve"> a similar role in the future. </w:t>
      </w:r>
      <w:r w:rsidR="001F20AA" w:rsidRPr="001F20AA">
        <w:t>This list may change in the future as individuals take on new roles or change positions.</w:t>
      </w:r>
    </w:p>
    <w:p w14:paraId="699D6F72" w14:textId="77777777" w:rsidR="001F20AA" w:rsidRPr="001F20AA" w:rsidRDefault="001F20AA" w:rsidP="001F20AA">
      <w:pPr>
        <w:pStyle w:val="Default"/>
        <w:ind w:left="360"/>
      </w:pPr>
    </w:p>
    <w:p w14:paraId="6C3838A3" w14:textId="161F1967" w:rsidR="00643CC6" w:rsidRPr="001F20AA" w:rsidRDefault="006E6EB5" w:rsidP="009B44A6">
      <w:pPr>
        <w:pStyle w:val="Default"/>
        <w:rPr>
          <w:b/>
          <w:sz w:val="22"/>
          <w:szCs w:val="22"/>
        </w:rPr>
      </w:pPr>
      <w:r>
        <w:rPr>
          <w:b/>
        </w:rPr>
        <w:t>8</w:t>
      </w:r>
      <w:r w:rsidR="00643CC6" w:rsidRPr="001F20AA">
        <w:rPr>
          <w:b/>
        </w:rPr>
        <w:t>.</w:t>
      </w:r>
      <w:r w:rsidR="001F20AA" w:rsidRPr="001F20AA">
        <w:rPr>
          <w:b/>
        </w:rPr>
        <w:t>1</w:t>
      </w:r>
      <w:r w:rsidR="009B44A6">
        <w:rPr>
          <w:b/>
        </w:rPr>
        <w:t xml:space="preserve"> List of Individuals Consulted on Studies</w:t>
      </w:r>
    </w:p>
    <w:p w14:paraId="43E1B6A8" w14:textId="77777777" w:rsidR="005C1AD6" w:rsidRDefault="005C1AD6" w:rsidP="00643CC6">
      <w:pPr>
        <w:autoSpaceDE w:val="0"/>
        <w:autoSpaceDN w:val="0"/>
        <w:adjustRightInd w:val="0"/>
        <w:ind w:left="180" w:hanging="180"/>
        <w:rPr>
          <w:b/>
        </w:rPr>
      </w:pPr>
    </w:p>
    <w:tbl>
      <w:tblPr>
        <w:tblpPr w:leftFromText="180" w:rightFromText="180" w:vertAnchor="text" w:horzAnchor="page" w:tblpX="1549"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6"/>
        <w:gridCol w:w="4710"/>
      </w:tblGrid>
      <w:tr w:rsidR="005C1AD6" w14:paraId="5683D02A" w14:textId="77777777" w:rsidTr="005C1AD6">
        <w:tc>
          <w:tcPr>
            <w:tcW w:w="9396" w:type="dxa"/>
            <w:gridSpan w:val="2"/>
          </w:tcPr>
          <w:p w14:paraId="4529252C" w14:textId="52EC3D9D" w:rsidR="005C1AD6" w:rsidRPr="000F61FF" w:rsidRDefault="00297B8A" w:rsidP="005C1AD6">
            <w:pPr>
              <w:autoSpaceDE w:val="0"/>
              <w:autoSpaceDN w:val="0"/>
              <w:adjustRightInd w:val="0"/>
              <w:rPr>
                <w:b/>
              </w:rPr>
            </w:pPr>
            <w:r>
              <w:rPr>
                <w:b/>
              </w:rPr>
              <w:t xml:space="preserve">2016-2020 </w:t>
            </w:r>
            <w:r w:rsidR="005C1AD6">
              <w:rPr>
                <w:b/>
              </w:rPr>
              <w:t xml:space="preserve">EHS-Net </w:t>
            </w:r>
            <w:r w:rsidR="005C1AD6" w:rsidRPr="000F61FF">
              <w:rPr>
                <w:b/>
              </w:rPr>
              <w:t>S</w:t>
            </w:r>
            <w:r w:rsidR="005C1AD6">
              <w:rPr>
                <w:b/>
              </w:rPr>
              <w:t>ites</w:t>
            </w:r>
            <w:r w:rsidR="000B7705">
              <w:rPr>
                <w:b/>
              </w:rPr>
              <w:t xml:space="preserve"> (Currently participating EHS-Net sites)</w:t>
            </w:r>
          </w:p>
        </w:tc>
      </w:tr>
      <w:tr w:rsidR="005C1AD6" w14:paraId="49CCFFC1" w14:textId="77777777" w:rsidTr="005C1AD6">
        <w:tc>
          <w:tcPr>
            <w:tcW w:w="4686" w:type="dxa"/>
          </w:tcPr>
          <w:p w14:paraId="19D5CA87" w14:textId="77777777" w:rsidR="005C1AD6" w:rsidRPr="00255E98" w:rsidRDefault="005C1AD6" w:rsidP="005C1AD6">
            <w:pPr>
              <w:autoSpaceDE w:val="0"/>
              <w:autoSpaceDN w:val="0"/>
              <w:adjustRightInd w:val="0"/>
            </w:pPr>
            <w:r w:rsidRPr="00255E98">
              <w:t>Brenda Faw</w:t>
            </w:r>
          </w:p>
          <w:p w14:paraId="39C76CC4" w14:textId="77777777" w:rsidR="005C1AD6" w:rsidRPr="00255E98" w:rsidRDefault="005C1AD6" w:rsidP="005C1AD6">
            <w:pPr>
              <w:autoSpaceDE w:val="0"/>
              <w:autoSpaceDN w:val="0"/>
              <w:adjustRightInd w:val="0"/>
            </w:pPr>
            <w:r w:rsidRPr="00255E98">
              <w:t>Senior Environmental Health Specialist</w:t>
            </w:r>
          </w:p>
          <w:p w14:paraId="32A47F3C" w14:textId="77777777" w:rsidR="005C1AD6" w:rsidRPr="00255E98" w:rsidRDefault="005C1AD6" w:rsidP="005C1AD6">
            <w:pPr>
              <w:autoSpaceDE w:val="0"/>
              <w:autoSpaceDN w:val="0"/>
              <w:adjustRightInd w:val="0"/>
            </w:pPr>
            <w:r w:rsidRPr="00255E98">
              <w:t>CA Dept. of Health</w:t>
            </w:r>
          </w:p>
          <w:p w14:paraId="6BB1E714" w14:textId="77777777" w:rsidR="005C1AD6" w:rsidRPr="00255E98" w:rsidRDefault="00D36FA7" w:rsidP="005C1AD6">
            <w:pPr>
              <w:autoSpaceDE w:val="0"/>
              <w:autoSpaceDN w:val="0"/>
              <w:adjustRightInd w:val="0"/>
            </w:pPr>
            <w:hyperlink r:id="rId10" w:history="1">
              <w:r w:rsidR="005C1AD6" w:rsidRPr="00255E98">
                <w:rPr>
                  <w:rStyle w:val="Hyperlink"/>
                  <w:color w:val="auto"/>
                </w:rPr>
                <w:t>brenda.faw@cdph.ca.gov</w:t>
              </w:r>
            </w:hyperlink>
          </w:p>
          <w:p w14:paraId="22FAD2A5" w14:textId="77777777" w:rsidR="005C1AD6" w:rsidRPr="00255E98" w:rsidRDefault="005C1AD6" w:rsidP="005C1AD6">
            <w:pPr>
              <w:autoSpaceDE w:val="0"/>
              <w:autoSpaceDN w:val="0"/>
              <w:adjustRightInd w:val="0"/>
            </w:pPr>
            <w:r w:rsidRPr="00255E98">
              <w:t>916-445-9548</w:t>
            </w:r>
          </w:p>
        </w:tc>
        <w:tc>
          <w:tcPr>
            <w:tcW w:w="4710" w:type="dxa"/>
          </w:tcPr>
          <w:p w14:paraId="0B6FB878" w14:textId="77777777" w:rsidR="005C1AD6" w:rsidRPr="00255E98" w:rsidRDefault="005C1AD6" w:rsidP="005C1AD6">
            <w:pPr>
              <w:autoSpaceDE w:val="0"/>
              <w:autoSpaceDN w:val="0"/>
              <w:adjustRightInd w:val="0"/>
            </w:pPr>
            <w:r w:rsidRPr="00255E98">
              <w:t>David Nicholas</w:t>
            </w:r>
          </w:p>
          <w:p w14:paraId="580493BB" w14:textId="77777777" w:rsidR="005C1AD6" w:rsidRPr="00255E98" w:rsidRDefault="005C1AD6" w:rsidP="005C1AD6">
            <w:pPr>
              <w:autoSpaceDE w:val="0"/>
              <w:autoSpaceDN w:val="0"/>
              <w:adjustRightInd w:val="0"/>
            </w:pPr>
            <w:r w:rsidRPr="00255E98">
              <w:t xml:space="preserve">Research Scientist </w:t>
            </w:r>
          </w:p>
          <w:p w14:paraId="42A4595B" w14:textId="77777777" w:rsidR="005C1AD6" w:rsidRPr="00255E98" w:rsidRDefault="005C1AD6" w:rsidP="005C1AD6">
            <w:pPr>
              <w:autoSpaceDE w:val="0"/>
              <w:autoSpaceDN w:val="0"/>
              <w:adjustRightInd w:val="0"/>
            </w:pPr>
            <w:r w:rsidRPr="00255E98">
              <w:t>NY Dept. of Health</w:t>
            </w:r>
          </w:p>
          <w:p w14:paraId="3604CB88" w14:textId="77777777" w:rsidR="005C1AD6" w:rsidRPr="00255E98" w:rsidRDefault="00D36FA7" w:rsidP="005C1AD6">
            <w:pPr>
              <w:autoSpaceDE w:val="0"/>
              <w:autoSpaceDN w:val="0"/>
              <w:adjustRightInd w:val="0"/>
            </w:pPr>
            <w:hyperlink r:id="rId11" w:history="1">
              <w:r w:rsidR="005C1AD6" w:rsidRPr="00255E98">
                <w:rPr>
                  <w:rStyle w:val="Hyperlink"/>
                  <w:color w:val="auto"/>
                </w:rPr>
                <w:t>dcn01@health.state.ny.us</w:t>
              </w:r>
            </w:hyperlink>
          </w:p>
          <w:p w14:paraId="7100E137" w14:textId="77777777" w:rsidR="005C1AD6" w:rsidRPr="00255E98" w:rsidRDefault="005C1AD6" w:rsidP="005C1AD6">
            <w:pPr>
              <w:autoSpaceDE w:val="0"/>
              <w:autoSpaceDN w:val="0"/>
              <w:adjustRightInd w:val="0"/>
            </w:pPr>
            <w:r w:rsidRPr="00255E98">
              <w:t>518-402-7600</w:t>
            </w:r>
          </w:p>
        </w:tc>
      </w:tr>
      <w:tr w:rsidR="005C1AD6" w14:paraId="12864E80" w14:textId="77777777" w:rsidTr="005C1AD6">
        <w:tc>
          <w:tcPr>
            <w:tcW w:w="4686" w:type="dxa"/>
          </w:tcPr>
          <w:p w14:paraId="587C63DB" w14:textId="77777777" w:rsidR="005C1AD6" w:rsidRPr="00255E98" w:rsidRDefault="00AC2135" w:rsidP="005C1AD6">
            <w:pPr>
              <w:autoSpaceDE w:val="0"/>
              <w:autoSpaceDN w:val="0"/>
              <w:adjustRightInd w:val="0"/>
            </w:pPr>
            <w:r w:rsidRPr="00255E98">
              <w:t>Daniel O’Halloran</w:t>
            </w:r>
          </w:p>
          <w:p w14:paraId="370FB31C" w14:textId="77777777" w:rsidR="005C1AD6" w:rsidRPr="00255E98" w:rsidRDefault="005C1AD6" w:rsidP="005C1AD6">
            <w:pPr>
              <w:autoSpaceDE w:val="0"/>
              <w:autoSpaceDN w:val="0"/>
              <w:adjustRightInd w:val="0"/>
            </w:pPr>
            <w:r w:rsidRPr="00255E98">
              <w:t xml:space="preserve">Research </w:t>
            </w:r>
            <w:r w:rsidR="00AC2135" w:rsidRPr="00255E98">
              <w:t>Assistant</w:t>
            </w:r>
          </w:p>
          <w:p w14:paraId="7056F7E2" w14:textId="77777777" w:rsidR="005C1AD6" w:rsidRPr="00255E98" w:rsidRDefault="005C1AD6" w:rsidP="005C1AD6">
            <w:pPr>
              <w:autoSpaceDE w:val="0"/>
              <w:autoSpaceDN w:val="0"/>
              <w:adjustRightInd w:val="0"/>
            </w:pPr>
            <w:r w:rsidRPr="00255E98">
              <w:t>NY</w:t>
            </w:r>
            <w:r w:rsidR="00AC2135" w:rsidRPr="00255E98">
              <w:t>C</w:t>
            </w:r>
            <w:r w:rsidRPr="00255E98">
              <w:t xml:space="preserve"> Dept. of Health</w:t>
            </w:r>
          </w:p>
          <w:p w14:paraId="53709A94" w14:textId="77777777" w:rsidR="005C1AD6" w:rsidRPr="00255E98" w:rsidRDefault="00D36FA7" w:rsidP="005C1AD6">
            <w:pPr>
              <w:autoSpaceDE w:val="0"/>
              <w:autoSpaceDN w:val="0"/>
              <w:adjustRightInd w:val="0"/>
            </w:pPr>
            <w:hyperlink r:id="rId12" w:history="1">
              <w:r w:rsidR="00AC2135" w:rsidRPr="00255E98">
                <w:rPr>
                  <w:rStyle w:val="Hyperlink"/>
                  <w:color w:val="auto"/>
                </w:rPr>
                <w:t>dohalloran@health.nyc.gov</w:t>
              </w:r>
            </w:hyperlink>
          </w:p>
          <w:p w14:paraId="21E6F4D0" w14:textId="77777777" w:rsidR="005C1AD6" w:rsidRPr="00255E98" w:rsidRDefault="00AC2135" w:rsidP="005C1AD6">
            <w:pPr>
              <w:autoSpaceDE w:val="0"/>
              <w:autoSpaceDN w:val="0"/>
              <w:adjustRightInd w:val="0"/>
            </w:pPr>
            <w:r w:rsidRPr="00255E98">
              <w:t>646-632-6523</w:t>
            </w:r>
          </w:p>
        </w:tc>
        <w:tc>
          <w:tcPr>
            <w:tcW w:w="4710" w:type="dxa"/>
          </w:tcPr>
          <w:p w14:paraId="344A8942" w14:textId="77777777" w:rsidR="00097772" w:rsidRPr="00255E98" w:rsidRDefault="00097772" w:rsidP="00097772">
            <w:pPr>
              <w:autoSpaceDE w:val="0"/>
              <w:autoSpaceDN w:val="0"/>
              <w:adjustRightInd w:val="0"/>
            </w:pPr>
            <w:r w:rsidRPr="00255E98">
              <w:t xml:space="preserve">Nicole </w:t>
            </w:r>
            <w:r w:rsidR="00E14249" w:rsidRPr="00255E98">
              <w:t>Hedeen</w:t>
            </w:r>
          </w:p>
          <w:p w14:paraId="2A807D92" w14:textId="77777777" w:rsidR="00097772" w:rsidRPr="00255E98" w:rsidRDefault="00097772" w:rsidP="00097772">
            <w:pPr>
              <w:autoSpaceDE w:val="0"/>
              <w:autoSpaceDN w:val="0"/>
              <w:adjustRightInd w:val="0"/>
            </w:pPr>
            <w:r w:rsidRPr="00255E98">
              <w:t>Epidemiologist</w:t>
            </w:r>
          </w:p>
          <w:p w14:paraId="1E5E26A7" w14:textId="77777777" w:rsidR="00097772" w:rsidRPr="00255E98" w:rsidRDefault="00097772" w:rsidP="00097772">
            <w:pPr>
              <w:autoSpaceDE w:val="0"/>
              <w:autoSpaceDN w:val="0"/>
              <w:adjustRightInd w:val="0"/>
            </w:pPr>
            <w:r w:rsidRPr="00255E98">
              <w:t>MN. Dept. of Health</w:t>
            </w:r>
          </w:p>
          <w:p w14:paraId="1CFD9BA1" w14:textId="77777777" w:rsidR="00097772" w:rsidRPr="00255E98" w:rsidRDefault="00D36FA7" w:rsidP="00097772">
            <w:pPr>
              <w:autoSpaceDE w:val="0"/>
              <w:autoSpaceDN w:val="0"/>
              <w:adjustRightInd w:val="0"/>
            </w:pPr>
            <w:hyperlink r:id="rId13" w:history="1">
              <w:r w:rsidR="00E14249" w:rsidRPr="00255E98">
                <w:rPr>
                  <w:rStyle w:val="Hyperlink"/>
                  <w:color w:val="auto"/>
                </w:rPr>
                <w:t>Nicole.hedeen@state.mn.us</w:t>
              </w:r>
            </w:hyperlink>
          </w:p>
          <w:p w14:paraId="4848237D" w14:textId="77777777" w:rsidR="005C1AD6" w:rsidRPr="00255E98" w:rsidRDefault="00097772" w:rsidP="00097772">
            <w:pPr>
              <w:autoSpaceDE w:val="0"/>
              <w:autoSpaceDN w:val="0"/>
              <w:adjustRightInd w:val="0"/>
            </w:pPr>
            <w:r w:rsidRPr="00255E98">
              <w:t>651-201-4075</w:t>
            </w:r>
          </w:p>
        </w:tc>
      </w:tr>
      <w:tr w:rsidR="005C1AD6" w14:paraId="14862104" w14:textId="77777777" w:rsidTr="005C1AD6">
        <w:tc>
          <w:tcPr>
            <w:tcW w:w="4686" w:type="dxa"/>
          </w:tcPr>
          <w:p w14:paraId="457E410B" w14:textId="77777777" w:rsidR="005C1AD6" w:rsidRPr="00255E98" w:rsidRDefault="00AC2135" w:rsidP="005C1AD6">
            <w:pPr>
              <w:autoSpaceDE w:val="0"/>
              <w:autoSpaceDN w:val="0"/>
              <w:adjustRightInd w:val="0"/>
            </w:pPr>
            <w:r w:rsidRPr="00255E98">
              <w:t>Brendalee Viveiros</w:t>
            </w:r>
          </w:p>
          <w:p w14:paraId="179213D9" w14:textId="77777777" w:rsidR="005C1AD6" w:rsidRPr="00255E98" w:rsidRDefault="005C1AD6" w:rsidP="005C1AD6">
            <w:pPr>
              <w:autoSpaceDE w:val="0"/>
              <w:autoSpaceDN w:val="0"/>
              <w:adjustRightInd w:val="0"/>
            </w:pPr>
            <w:r w:rsidRPr="00255E98">
              <w:t>RI EHS-Net Coordinator</w:t>
            </w:r>
          </w:p>
          <w:p w14:paraId="5A101EEF" w14:textId="77777777" w:rsidR="005C1AD6" w:rsidRPr="00255E98" w:rsidRDefault="005C1AD6" w:rsidP="005C1AD6">
            <w:pPr>
              <w:autoSpaceDE w:val="0"/>
              <w:autoSpaceDN w:val="0"/>
              <w:adjustRightInd w:val="0"/>
            </w:pPr>
            <w:r w:rsidRPr="00255E98">
              <w:t>RI Dept. of Health</w:t>
            </w:r>
          </w:p>
          <w:p w14:paraId="377F8C05" w14:textId="77777777" w:rsidR="005C1AD6" w:rsidRPr="00255E98" w:rsidRDefault="00D36FA7" w:rsidP="005C1AD6">
            <w:pPr>
              <w:autoSpaceDE w:val="0"/>
              <w:autoSpaceDN w:val="0"/>
              <w:adjustRightInd w:val="0"/>
            </w:pPr>
            <w:hyperlink r:id="rId14" w:history="1">
              <w:r w:rsidR="00AC2135" w:rsidRPr="00255E98">
                <w:rPr>
                  <w:rStyle w:val="Hyperlink"/>
                  <w:color w:val="auto"/>
                </w:rPr>
                <w:t>Brendaleee.Viveiros@health.ri.gov</w:t>
              </w:r>
            </w:hyperlink>
          </w:p>
          <w:p w14:paraId="332B6373" w14:textId="77777777" w:rsidR="005C1AD6" w:rsidRPr="00255E98" w:rsidRDefault="005C1AD6" w:rsidP="00AC2135">
            <w:pPr>
              <w:autoSpaceDE w:val="0"/>
              <w:autoSpaceDN w:val="0"/>
              <w:adjustRightInd w:val="0"/>
            </w:pPr>
            <w:r w:rsidRPr="00255E98">
              <w:t>401-222-</w:t>
            </w:r>
            <w:r w:rsidR="00AC2135" w:rsidRPr="00255E98">
              <w:t>4774</w:t>
            </w:r>
          </w:p>
        </w:tc>
        <w:tc>
          <w:tcPr>
            <w:tcW w:w="4710" w:type="dxa"/>
          </w:tcPr>
          <w:p w14:paraId="2292FF22" w14:textId="77777777" w:rsidR="00097772" w:rsidRPr="00255E98" w:rsidRDefault="00AC2135" w:rsidP="00097772">
            <w:pPr>
              <w:autoSpaceDE w:val="0"/>
              <w:autoSpaceDN w:val="0"/>
              <w:adjustRightInd w:val="0"/>
            </w:pPr>
            <w:r w:rsidRPr="00255E98">
              <w:t>Lauren DiPrete</w:t>
            </w:r>
          </w:p>
          <w:p w14:paraId="7C527258" w14:textId="77777777" w:rsidR="00097772" w:rsidRPr="00255E98" w:rsidRDefault="00AC2135" w:rsidP="00097772">
            <w:pPr>
              <w:autoSpaceDE w:val="0"/>
              <w:autoSpaceDN w:val="0"/>
              <w:adjustRightInd w:val="0"/>
            </w:pPr>
            <w:r w:rsidRPr="00255E98">
              <w:t>Senior Coordinator</w:t>
            </w:r>
          </w:p>
          <w:p w14:paraId="01F9A69D" w14:textId="77777777" w:rsidR="00097772" w:rsidRPr="00255E98" w:rsidRDefault="00AC2135" w:rsidP="00097772">
            <w:pPr>
              <w:autoSpaceDE w:val="0"/>
              <w:autoSpaceDN w:val="0"/>
              <w:adjustRightInd w:val="0"/>
            </w:pPr>
            <w:r w:rsidRPr="00255E98">
              <w:t>So</w:t>
            </w:r>
            <w:r w:rsidR="00A50211" w:rsidRPr="00255E98">
              <w:t>u</w:t>
            </w:r>
            <w:r w:rsidRPr="00255E98">
              <w:t>thern Nevada Health District</w:t>
            </w:r>
          </w:p>
          <w:p w14:paraId="61798643" w14:textId="77777777" w:rsidR="00A50211" w:rsidRPr="00255E98" w:rsidRDefault="00D36FA7" w:rsidP="00097772">
            <w:pPr>
              <w:autoSpaceDE w:val="0"/>
              <w:autoSpaceDN w:val="0"/>
              <w:adjustRightInd w:val="0"/>
            </w:pPr>
            <w:hyperlink r:id="rId15" w:history="1">
              <w:r w:rsidR="00A50211" w:rsidRPr="00255E98">
                <w:rPr>
                  <w:rStyle w:val="Hyperlink"/>
                </w:rPr>
                <w:t>DiPrete@snhdmail.org</w:t>
              </w:r>
            </w:hyperlink>
          </w:p>
          <w:p w14:paraId="0E209F26" w14:textId="77777777" w:rsidR="005C1AD6" w:rsidRPr="00255E98" w:rsidRDefault="00A50211" w:rsidP="00097772">
            <w:pPr>
              <w:autoSpaceDE w:val="0"/>
              <w:autoSpaceDN w:val="0"/>
              <w:adjustRightInd w:val="0"/>
            </w:pPr>
            <w:r w:rsidRPr="00255E98">
              <w:t>702-759-1504</w:t>
            </w:r>
          </w:p>
        </w:tc>
      </w:tr>
      <w:tr w:rsidR="005C1AD6" w14:paraId="0B736DFC" w14:textId="77777777" w:rsidTr="005C1AD6">
        <w:tc>
          <w:tcPr>
            <w:tcW w:w="4686" w:type="dxa"/>
          </w:tcPr>
          <w:p w14:paraId="78AD505F" w14:textId="77777777" w:rsidR="00097772" w:rsidRPr="00255E98" w:rsidRDefault="00E14249" w:rsidP="00097772">
            <w:pPr>
              <w:autoSpaceDE w:val="0"/>
              <w:autoSpaceDN w:val="0"/>
              <w:adjustRightInd w:val="0"/>
            </w:pPr>
            <w:r w:rsidRPr="00255E98">
              <w:t>Deanna Copeland</w:t>
            </w:r>
          </w:p>
          <w:p w14:paraId="2BF13603" w14:textId="77777777" w:rsidR="00097772" w:rsidRPr="00255E98" w:rsidRDefault="00097772" w:rsidP="00097772">
            <w:pPr>
              <w:autoSpaceDE w:val="0"/>
              <w:autoSpaceDN w:val="0"/>
              <w:adjustRightInd w:val="0"/>
            </w:pPr>
            <w:r w:rsidRPr="00255E98">
              <w:t>Environmental Health Specialist</w:t>
            </w:r>
          </w:p>
          <w:p w14:paraId="5FB1E156" w14:textId="77777777" w:rsidR="00097772" w:rsidRPr="00255E98" w:rsidRDefault="00E14249" w:rsidP="00097772">
            <w:pPr>
              <w:autoSpaceDE w:val="0"/>
              <w:autoSpaceDN w:val="0"/>
              <w:adjustRightInd w:val="0"/>
            </w:pPr>
            <w:r w:rsidRPr="00255E98">
              <w:t>Harris County Health Department</w:t>
            </w:r>
          </w:p>
          <w:p w14:paraId="461E8EB0" w14:textId="77777777" w:rsidR="00097772" w:rsidRPr="00255E98" w:rsidRDefault="00D36FA7" w:rsidP="00097772">
            <w:pPr>
              <w:autoSpaceDE w:val="0"/>
              <w:autoSpaceDN w:val="0"/>
              <w:adjustRightInd w:val="0"/>
            </w:pPr>
            <w:hyperlink r:id="rId16" w:history="1">
              <w:r w:rsidR="00E14249" w:rsidRPr="00255E98">
                <w:rPr>
                  <w:rStyle w:val="Hyperlink"/>
                  <w:color w:val="auto"/>
                </w:rPr>
                <w:t>dcopeland@hcphes.org</w:t>
              </w:r>
            </w:hyperlink>
          </w:p>
          <w:p w14:paraId="1D54C5BD" w14:textId="77777777" w:rsidR="005C1AD6" w:rsidRPr="00255E98" w:rsidRDefault="00E14249" w:rsidP="00097772">
            <w:pPr>
              <w:autoSpaceDE w:val="0"/>
              <w:autoSpaceDN w:val="0"/>
              <w:adjustRightInd w:val="0"/>
            </w:pPr>
            <w:r w:rsidRPr="00255E98">
              <w:t>713-274-6443</w:t>
            </w:r>
          </w:p>
        </w:tc>
        <w:tc>
          <w:tcPr>
            <w:tcW w:w="4710" w:type="dxa"/>
          </w:tcPr>
          <w:p w14:paraId="5832A84B" w14:textId="77777777" w:rsidR="00097772" w:rsidRPr="00255E98" w:rsidRDefault="00097772" w:rsidP="00097772">
            <w:pPr>
              <w:autoSpaceDE w:val="0"/>
              <w:autoSpaceDN w:val="0"/>
              <w:adjustRightInd w:val="0"/>
            </w:pPr>
            <w:r w:rsidRPr="00255E98">
              <w:t>Danny Ripley</w:t>
            </w:r>
          </w:p>
          <w:p w14:paraId="2A6F2DC6" w14:textId="77777777" w:rsidR="00097772" w:rsidRPr="00255E98" w:rsidRDefault="00097772" w:rsidP="00097772">
            <w:pPr>
              <w:autoSpaceDE w:val="0"/>
              <w:autoSpaceDN w:val="0"/>
              <w:adjustRightInd w:val="0"/>
            </w:pPr>
            <w:r w:rsidRPr="00255E98">
              <w:t>Food Inspector II</w:t>
            </w:r>
          </w:p>
          <w:p w14:paraId="063BC752" w14:textId="77777777" w:rsidR="00097772" w:rsidRPr="00255E98" w:rsidRDefault="00097772" w:rsidP="00097772">
            <w:pPr>
              <w:autoSpaceDE w:val="0"/>
              <w:autoSpaceDN w:val="0"/>
              <w:adjustRightInd w:val="0"/>
            </w:pPr>
            <w:r w:rsidRPr="00255E98">
              <w:t>TN Dept. of Health</w:t>
            </w:r>
          </w:p>
          <w:p w14:paraId="3E5A45B8" w14:textId="77777777" w:rsidR="00097772" w:rsidRPr="00255E98" w:rsidRDefault="00D36FA7" w:rsidP="00097772">
            <w:pPr>
              <w:autoSpaceDE w:val="0"/>
              <w:autoSpaceDN w:val="0"/>
              <w:adjustRightInd w:val="0"/>
            </w:pPr>
            <w:hyperlink r:id="rId17" w:history="1">
              <w:r w:rsidR="00097772" w:rsidRPr="00255E98">
                <w:rPr>
                  <w:rStyle w:val="Hyperlink"/>
                  <w:color w:val="auto"/>
                </w:rPr>
                <w:t>Danny.ripley@nashville.gov</w:t>
              </w:r>
            </w:hyperlink>
          </w:p>
          <w:p w14:paraId="28316EC6" w14:textId="77777777" w:rsidR="005C1AD6" w:rsidRPr="00255E98" w:rsidRDefault="00097772" w:rsidP="00097772">
            <w:pPr>
              <w:autoSpaceDE w:val="0"/>
              <w:autoSpaceDN w:val="0"/>
              <w:adjustRightInd w:val="0"/>
            </w:pPr>
            <w:r w:rsidRPr="00255E98">
              <w:t>615-340-5620</w:t>
            </w:r>
          </w:p>
        </w:tc>
      </w:tr>
      <w:tr w:rsidR="00597F85" w14:paraId="04400FAC" w14:textId="77777777" w:rsidTr="00597F85">
        <w:tc>
          <w:tcPr>
            <w:tcW w:w="9396" w:type="dxa"/>
            <w:gridSpan w:val="2"/>
          </w:tcPr>
          <w:p w14:paraId="664F1E08" w14:textId="77777777" w:rsidR="00597F85" w:rsidRPr="00255E98" w:rsidRDefault="00597F85" w:rsidP="00097772">
            <w:pPr>
              <w:autoSpaceDE w:val="0"/>
              <w:autoSpaceDN w:val="0"/>
              <w:adjustRightInd w:val="0"/>
              <w:rPr>
                <w:b/>
              </w:rPr>
            </w:pPr>
            <w:r w:rsidRPr="00255E98">
              <w:rPr>
                <w:b/>
              </w:rPr>
              <w:t>Federal Partners</w:t>
            </w:r>
          </w:p>
        </w:tc>
      </w:tr>
      <w:tr w:rsidR="00097772" w14:paraId="3F084DA1" w14:textId="77777777" w:rsidTr="005C1AD6">
        <w:tc>
          <w:tcPr>
            <w:tcW w:w="4686" w:type="dxa"/>
          </w:tcPr>
          <w:p w14:paraId="28A5E924" w14:textId="77777777" w:rsidR="00097772" w:rsidRPr="00255E98" w:rsidRDefault="00097772" w:rsidP="00097772">
            <w:pPr>
              <w:autoSpaceDE w:val="0"/>
              <w:autoSpaceDN w:val="0"/>
              <w:adjustRightInd w:val="0"/>
            </w:pPr>
            <w:r w:rsidRPr="00255E98">
              <w:t>Laurie Williams</w:t>
            </w:r>
          </w:p>
          <w:p w14:paraId="7FEDD1A2" w14:textId="77777777" w:rsidR="00597F85" w:rsidRPr="00255E98" w:rsidRDefault="00597F85" w:rsidP="00097772">
            <w:pPr>
              <w:rPr>
                <w:bCs/>
              </w:rPr>
            </w:pPr>
            <w:r w:rsidRPr="00255E98">
              <w:rPr>
                <w:bCs/>
              </w:rPr>
              <w:t>Consumer Safety Office</w:t>
            </w:r>
          </w:p>
          <w:p w14:paraId="61901F99" w14:textId="77777777" w:rsidR="00097772" w:rsidRPr="00255E98" w:rsidRDefault="00097772" w:rsidP="00097772">
            <w:pPr>
              <w:rPr>
                <w:bCs/>
              </w:rPr>
            </w:pPr>
            <w:r w:rsidRPr="00255E98">
              <w:rPr>
                <w:bCs/>
              </w:rPr>
              <w:t>Office of Food Safety</w:t>
            </w:r>
          </w:p>
          <w:p w14:paraId="71191236" w14:textId="77777777" w:rsidR="00597F85" w:rsidRPr="00255E98" w:rsidRDefault="00597F85" w:rsidP="00097772">
            <w:pPr>
              <w:rPr>
                <w:bCs/>
              </w:rPr>
            </w:pPr>
            <w:r w:rsidRPr="00255E98">
              <w:rPr>
                <w:bCs/>
              </w:rPr>
              <w:t>FDA/CFSAN</w:t>
            </w:r>
          </w:p>
          <w:p w14:paraId="69DC9574" w14:textId="77777777" w:rsidR="00597F85" w:rsidRPr="00255E98" w:rsidRDefault="00597F85" w:rsidP="00097772">
            <w:pPr>
              <w:rPr>
                <w:u w:val="single"/>
              </w:rPr>
            </w:pPr>
            <w:r w:rsidRPr="00255E98">
              <w:rPr>
                <w:u w:val="single"/>
              </w:rPr>
              <w:t>Laurie.Williams@fda.hhs.gov</w:t>
            </w:r>
          </w:p>
          <w:p w14:paraId="4E5E7C73" w14:textId="77777777" w:rsidR="00097772" w:rsidRPr="00255E98" w:rsidRDefault="00597F85" w:rsidP="00597F85">
            <w:r w:rsidRPr="00255E98">
              <w:rPr>
                <w:bCs/>
              </w:rPr>
              <w:t>240-402-2938</w:t>
            </w:r>
          </w:p>
        </w:tc>
        <w:tc>
          <w:tcPr>
            <w:tcW w:w="4710" w:type="dxa"/>
          </w:tcPr>
          <w:p w14:paraId="4387962E" w14:textId="23132029" w:rsidR="00300682" w:rsidRDefault="00A10550" w:rsidP="00097772">
            <w:pPr>
              <w:autoSpaceDE w:val="0"/>
              <w:autoSpaceDN w:val="0"/>
              <w:adjustRightInd w:val="0"/>
            </w:pPr>
            <w:r>
              <w:t>Kristin</w:t>
            </w:r>
            <w:r w:rsidR="00300682">
              <w:t xml:space="preserve"> Holt</w:t>
            </w:r>
            <w:r w:rsidR="00CB4BBC">
              <w:t>, DVM</w:t>
            </w:r>
          </w:p>
          <w:p w14:paraId="3A5B9707" w14:textId="3EB08704" w:rsidR="00097772" w:rsidRPr="00255E98" w:rsidRDefault="006472D2" w:rsidP="00097772">
            <w:pPr>
              <w:autoSpaceDE w:val="0"/>
              <w:autoSpaceDN w:val="0"/>
              <w:adjustRightInd w:val="0"/>
            </w:pPr>
            <w:r>
              <w:t>USDA/FSIS Liaison</w:t>
            </w:r>
          </w:p>
          <w:p w14:paraId="66BDB9AA" w14:textId="7FE9FCBF" w:rsidR="00097772" w:rsidRPr="00255E98" w:rsidRDefault="006472D2" w:rsidP="00097772">
            <w:pPr>
              <w:autoSpaceDE w:val="0"/>
              <w:autoSpaceDN w:val="0"/>
              <w:adjustRightInd w:val="0"/>
            </w:pPr>
            <w:r>
              <w:t>CDC/OID/NCEZID</w:t>
            </w:r>
          </w:p>
          <w:p w14:paraId="59C92D81" w14:textId="622E0E4F" w:rsidR="006472D2" w:rsidRDefault="00D36FA7" w:rsidP="00097772">
            <w:pPr>
              <w:autoSpaceDE w:val="0"/>
              <w:autoSpaceDN w:val="0"/>
              <w:adjustRightInd w:val="0"/>
            </w:pPr>
            <w:hyperlink r:id="rId18" w:history="1">
              <w:r w:rsidR="006472D2" w:rsidRPr="00FD155B">
                <w:rPr>
                  <w:rStyle w:val="Hyperlink"/>
                </w:rPr>
                <w:t>krh7@cdc.gov</w:t>
              </w:r>
            </w:hyperlink>
          </w:p>
          <w:p w14:paraId="6C602214" w14:textId="7B99BA8E" w:rsidR="00097772" w:rsidRPr="00255E98" w:rsidRDefault="006472D2" w:rsidP="00097772">
            <w:pPr>
              <w:autoSpaceDE w:val="0"/>
              <w:autoSpaceDN w:val="0"/>
              <w:adjustRightInd w:val="0"/>
            </w:pPr>
            <w:r>
              <w:t>404-639-3379</w:t>
            </w:r>
          </w:p>
        </w:tc>
      </w:tr>
      <w:tr w:rsidR="00A10550" w14:paraId="2E5F0A74" w14:textId="77777777" w:rsidTr="005C1AD6">
        <w:tc>
          <w:tcPr>
            <w:tcW w:w="4686" w:type="dxa"/>
          </w:tcPr>
          <w:p w14:paraId="3D8FBAB9" w14:textId="0C27A08F" w:rsidR="00A10550" w:rsidRDefault="006472D2" w:rsidP="00097772">
            <w:pPr>
              <w:autoSpaceDE w:val="0"/>
              <w:autoSpaceDN w:val="0"/>
              <w:adjustRightInd w:val="0"/>
            </w:pPr>
            <w:r>
              <w:t>Arthur Liang</w:t>
            </w:r>
            <w:r w:rsidR="00CB4BBC">
              <w:t>, MD, MPH</w:t>
            </w:r>
          </w:p>
          <w:p w14:paraId="1F6D6897" w14:textId="77777777" w:rsidR="006472D2" w:rsidRDefault="006472D2" w:rsidP="00097772">
            <w:pPr>
              <w:autoSpaceDE w:val="0"/>
              <w:autoSpaceDN w:val="0"/>
              <w:adjustRightInd w:val="0"/>
            </w:pPr>
            <w:r>
              <w:t>Director, Food Safety Initiative</w:t>
            </w:r>
          </w:p>
          <w:p w14:paraId="1D0E32E7" w14:textId="77777777" w:rsidR="006472D2" w:rsidRPr="00255E98" w:rsidRDefault="006472D2" w:rsidP="006472D2">
            <w:pPr>
              <w:autoSpaceDE w:val="0"/>
              <w:autoSpaceDN w:val="0"/>
              <w:adjustRightInd w:val="0"/>
            </w:pPr>
            <w:r>
              <w:t>CDC/OID/NCEZID</w:t>
            </w:r>
          </w:p>
          <w:p w14:paraId="7EDE8337" w14:textId="64F9EE09" w:rsidR="006472D2" w:rsidRDefault="00D36FA7" w:rsidP="00097772">
            <w:pPr>
              <w:autoSpaceDE w:val="0"/>
              <w:autoSpaceDN w:val="0"/>
              <w:adjustRightInd w:val="0"/>
            </w:pPr>
            <w:hyperlink r:id="rId19" w:history="1">
              <w:r w:rsidR="006472D2" w:rsidRPr="00FD155B">
                <w:rPr>
                  <w:rStyle w:val="Hyperlink"/>
                </w:rPr>
                <w:t>apl1@cdc.gov</w:t>
              </w:r>
            </w:hyperlink>
          </w:p>
          <w:p w14:paraId="107A34DA" w14:textId="72873F5A" w:rsidR="006472D2" w:rsidRPr="00255E98" w:rsidRDefault="006472D2" w:rsidP="00097772">
            <w:pPr>
              <w:autoSpaceDE w:val="0"/>
              <w:autoSpaceDN w:val="0"/>
              <w:adjustRightInd w:val="0"/>
            </w:pPr>
            <w:r>
              <w:t>404-639-2237</w:t>
            </w:r>
          </w:p>
        </w:tc>
        <w:tc>
          <w:tcPr>
            <w:tcW w:w="4710" w:type="dxa"/>
          </w:tcPr>
          <w:p w14:paraId="3B4A59AD" w14:textId="77777777" w:rsidR="00A10550" w:rsidRDefault="00A10550" w:rsidP="00097772">
            <w:pPr>
              <w:autoSpaceDE w:val="0"/>
              <w:autoSpaceDN w:val="0"/>
              <w:adjustRightInd w:val="0"/>
            </w:pPr>
          </w:p>
        </w:tc>
      </w:tr>
    </w:tbl>
    <w:p w14:paraId="446D2A70" w14:textId="77777777" w:rsidR="006E6EB5" w:rsidRDefault="006E6EB5" w:rsidP="00AB14B6">
      <w:pPr>
        <w:autoSpaceDE w:val="0"/>
        <w:autoSpaceDN w:val="0"/>
        <w:adjustRightInd w:val="0"/>
        <w:ind w:left="432" w:hanging="432"/>
        <w:rPr>
          <w:b/>
        </w:rPr>
      </w:pPr>
    </w:p>
    <w:p w14:paraId="0685E93E" w14:textId="5F6454EC" w:rsidR="00AB14B6" w:rsidRPr="00195DA6" w:rsidRDefault="003E5B43" w:rsidP="00AB14B6">
      <w:pPr>
        <w:autoSpaceDE w:val="0"/>
        <w:autoSpaceDN w:val="0"/>
        <w:adjustRightInd w:val="0"/>
        <w:ind w:left="432" w:hanging="432"/>
      </w:pPr>
      <w:r>
        <w:rPr>
          <w:b/>
        </w:rPr>
        <w:t>A.</w:t>
      </w:r>
      <w:r w:rsidR="006E6EB5">
        <w:rPr>
          <w:b/>
        </w:rPr>
        <w:t>9</w:t>
      </w:r>
      <w:r w:rsidR="00AB14B6" w:rsidRPr="00195DA6">
        <w:rPr>
          <w:b/>
        </w:rPr>
        <w:t>. Explanation of Any Payment or Gift to Respondents</w:t>
      </w:r>
      <w:r w:rsidR="00AB14B6" w:rsidRPr="00195DA6">
        <w:t xml:space="preserve"> </w:t>
      </w:r>
    </w:p>
    <w:p w14:paraId="5A51A4CC" w14:textId="77777777" w:rsidR="00AB14B6" w:rsidRPr="00195DA6" w:rsidRDefault="00AB14B6" w:rsidP="00AB14B6">
      <w:pPr>
        <w:autoSpaceDE w:val="0"/>
        <w:autoSpaceDN w:val="0"/>
        <w:adjustRightInd w:val="0"/>
        <w:ind w:left="432" w:hanging="432"/>
      </w:pPr>
    </w:p>
    <w:p w14:paraId="092C0592" w14:textId="77777777" w:rsidR="00AB14B6" w:rsidRPr="009D2526" w:rsidRDefault="00AB14B6" w:rsidP="00AB14B6">
      <w:pPr>
        <w:autoSpaceDE w:val="0"/>
        <w:autoSpaceDN w:val="0"/>
        <w:adjustRightInd w:val="0"/>
        <w:ind w:left="90" w:hanging="90"/>
      </w:pPr>
      <w:r w:rsidRPr="009D2526">
        <w:t xml:space="preserve">There will be no payments or gifts to respondents. </w:t>
      </w:r>
    </w:p>
    <w:p w14:paraId="78DE753F" w14:textId="77777777" w:rsidR="00AB14B6" w:rsidRDefault="00AB14B6" w:rsidP="00AB14B6">
      <w:pPr>
        <w:autoSpaceDE w:val="0"/>
        <w:autoSpaceDN w:val="0"/>
        <w:adjustRightInd w:val="0"/>
        <w:ind w:left="432" w:hanging="432"/>
        <w:rPr>
          <w:b/>
        </w:rPr>
      </w:pPr>
    </w:p>
    <w:p w14:paraId="5AB51C18" w14:textId="08212229" w:rsidR="006E6EB5" w:rsidRPr="006E6EB5" w:rsidRDefault="003E5B43" w:rsidP="006E6EB5">
      <w:pPr>
        <w:autoSpaceDE w:val="0"/>
        <w:autoSpaceDN w:val="0"/>
        <w:adjustRightInd w:val="0"/>
        <w:ind w:left="432" w:hanging="432"/>
        <w:rPr>
          <w:b/>
        </w:rPr>
      </w:pPr>
      <w:r>
        <w:rPr>
          <w:b/>
        </w:rPr>
        <w:t>A.</w:t>
      </w:r>
      <w:r w:rsidR="00AB14B6" w:rsidRPr="00195DA6">
        <w:rPr>
          <w:b/>
        </w:rPr>
        <w:t>1</w:t>
      </w:r>
      <w:r w:rsidR="006E6EB5">
        <w:rPr>
          <w:b/>
        </w:rPr>
        <w:t>0</w:t>
      </w:r>
      <w:r w:rsidR="006E6EB5">
        <w:t xml:space="preserve">. </w:t>
      </w:r>
      <w:r w:rsidR="006E6EB5" w:rsidRPr="006E6EB5">
        <w:rPr>
          <w:b/>
        </w:rPr>
        <w:t xml:space="preserve">Protection of the Privacy and Confidentiality of Information Provided by Respondents </w:t>
      </w:r>
    </w:p>
    <w:p w14:paraId="5F4FB816" w14:textId="77777777" w:rsidR="006E6EB5" w:rsidRDefault="006E6EB5" w:rsidP="00AB14B6">
      <w:pPr>
        <w:autoSpaceDE w:val="0"/>
        <w:autoSpaceDN w:val="0"/>
        <w:adjustRightInd w:val="0"/>
        <w:rPr>
          <w:b/>
        </w:rPr>
      </w:pPr>
    </w:p>
    <w:p w14:paraId="023A21C3" w14:textId="14CE9374" w:rsidR="00724894" w:rsidRPr="002533D5" w:rsidRDefault="003B5CBA" w:rsidP="00AB14B6">
      <w:pPr>
        <w:autoSpaceDE w:val="0"/>
        <w:autoSpaceDN w:val="0"/>
        <w:adjustRightInd w:val="0"/>
      </w:pPr>
      <w:r>
        <w:t xml:space="preserve">The </w:t>
      </w:r>
      <w:r w:rsidR="002533D5">
        <w:t>P</w:t>
      </w:r>
      <w:r>
        <w:t xml:space="preserve">rivacy </w:t>
      </w:r>
      <w:r w:rsidR="002533D5">
        <w:t>A</w:t>
      </w:r>
      <w:r>
        <w:t xml:space="preserve">ct </w:t>
      </w:r>
      <w:r w:rsidR="00EA4E1D">
        <w:t xml:space="preserve">does not </w:t>
      </w:r>
      <w:r>
        <w:t>appl</w:t>
      </w:r>
      <w:r w:rsidR="00EA4E1D">
        <w:t>y</w:t>
      </w:r>
      <w:r>
        <w:t xml:space="preserve"> to projects performed under this </w:t>
      </w:r>
      <w:r w:rsidR="00A33661">
        <w:t>collection</w:t>
      </w:r>
      <w:r w:rsidR="00AE1C59">
        <w:t>;</w:t>
      </w:r>
      <w:r>
        <w:t xml:space="preserve"> </w:t>
      </w:r>
      <w:r w:rsidR="00D63862">
        <w:t>however,</w:t>
      </w:r>
      <w:r>
        <w:t xml:space="preserve"> all proposed projects will be reviewed by the NCEH Information Systems Security Officer </w:t>
      </w:r>
      <w:r w:rsidR="002533D5">
        <w:t>(ISSO) for a determination</w:t>
      </w:r>
      <w:r w:rsidR="00255E98" w:rsidRPr="00A46F4B">
        <w:t>.</w:t>
      </w:r>
      <w:r w:rsidR="002533D5">
        <w:t xml:space="preserve"> Since the Privacy Act </w:t>
      </w:r>
      <w:r w:rsidR="00457892">
        <w:t>does not apply</w:t>
      </w:r>
      <w:r w:rsidR="002533D5">
        <w:t>,</w:t>
      </w:r>
      <w:r w:rsidR="00255E98">
        <w:t xml:space="preserve"> a system of records notice (SORN) will not be created</w:t>
      </w:r>
      <w:r w:rsidR="00B16FB5">
        <w:t>.</w:t>
      </w:r>
      <w:r w:rsidR="00AB14B6" w:rsidRPr="009D2526">
        <w:t xml:space="preserve"> No assurances of confidentiality will be prov</w:t>
      </w:r>
      <w:r w:rsidR="00A22E12">
        <w:t>ided to respondents. While face-to-</w:t>
      </w:r>
      <w:r w:rsidR="00AB14B6" w:rsidRPr="009D2526">
        <w:t xml:space="preserve">face interviews will be conducted, </w:t>
      </w:r>
      <w:r w:rsidR="00AB14B6">
        <w:t xml:space="preserve">CDC will not </w:t>
      </w:r>
      <w:r w:rsidR="00106E70">
        <w:t xml:space="preserve">be </w:t>
      </w:r>
      <w:r w:rsidR="00AB14B6">
        <w:t>directly engaged in data collection</w:t>
      </w:r>
      <w:r w:rsidR="00724894">
        <w:t>, will not interact with any respondents,</w:t>
      </w:r>
      <w:r w:rsidR="00AB14B6">
        <w:t xml:space="preserve"> nor will we receive </w:t>
      </w:r>
      <w:r w:rsidR="00AB14B6" w:rsidRPr="009D2526">
        <w:rPr>
          <w:bCs/>
        </w:rPr>
        <w:t xml:space="preserve">identifying information on </w:t>
      </w:r>
      <w:r w:rsidR="00AB14B6">
        <w:rPr>
          <w:bCs/>
        </w:rPr>
        <w:t xml:space="preserve">any of the </w:t>
      </w:r>
      <w:r w:rsidR="002F2A04">
        <w:rPr>
          <w:bCs/>
        </w:rPr>
        <w:t xml:space="preserve">participating </w:t>
      </w:r>
      <w:r w:rsidR="00A22E12">
        <w:rPr>
          <w:bCs/>
        </w:rPr>
        <w:t>restaurants</w:t>
      </w:r>
      <w:r w:rsidR="00106E70">
        <w:rPr>
          <w:bCs/>
        </w:rPr>
        <w:t xml:space="preserve"> or staff</w:t>
      </w:r>
      <w:r w:rsidR="00DE69B1">
        <w:rPr>
          <w:bCs/>
        </w:rPr>
        <w:t xml:space="preserve"> from the EHS-Net sites</w:t>
      </w:r>
      <w:r w:rsidR="00AB14B6" w:rsidRPr="009D2526">
        <w:rPr>
          <w:bCs/>
        </w:rPr>
        <w:t xml:space="preserve">. </w:t>
      </w:r>
      <w:r w:rsidR="0039032D">
        <w:rPr>
          <w:bCs/>
        </w:rPr>
        <w:t xml:space="preserve">The NCEH Human Subjects Contact has </w:t>
      </w:r>
      <w:r w:rsidR="00025332">
        <w:rPr>
          <w:bCs/>
        </w:rPr>
        <w:t>reviewed the</w:t>
      </w:r>
      <w:r w:rsidR="00A55569">
        <w:rPr>
          <w:bCs/>
        </w:rPr>
        <w:t xml:space="preserve"> </w:t>
      </w:r>
      <w:r w:rsidR="0039032D">
        <w:rPr>
          <w:bCs/>
        </w:rPr>
        <w:t>i</w:t>
      </w:r>
      <w:r w:rsidR="002533D5">
        <w:rPr>
          <w:bCs/>
        </w:rPr>
        <w:t xml:space="preserve">nformation collected under this </w:t>
      </w:r>
      <w:r w:rsidR="00025332">
        <w:rPr>
          <w:bCs/>
        </w:rPr>
        <w:t>Generic ICR</w:t>
      </w:r>
      <w:r w:rsidR="002533D5">
        <w:rPr>
          <w:bCs/>
        </w:rPr>
        <w:t xml:space="preserve"> </w:t>
      </w:r>
      <w:r w:rsidR="00C32BF1">
        <w:rPr>
          <w:bCs/>
        </w:rPr>
        <w:t xml:space="preserve">has </w:t>
      </w:r>
      <w:r w:rsidR="002533D5">
        <w:rPr>
          <w:bCs/>
        </w:rPr>
        <w:t>classified</w:t>
      </w:r>
      <w:r w:rsidR="00332307">
        <w:rPr>
          <w:bCs/>
        </w:rPr>
        <w:t xml:space="preserve"> this</w:t>
      </w:r>
      <w:r w:rsidR="002533D5">
        <w:rPr>
          <w:bCs/>
        </w:rPr>
        <w:t xml:space="preserve"> as human subjects research, but CDC is not engaged</w:t>
      </w:r>
      <w:r w:rsidR="00721601">
        <w:rPr>
          <w:bCs/>
        </w:rPr>
        <w:t xml:space="preserve"> (Attachment </w:t>
      </w:r>
      <w:r w:rsidR="00BF6D26">
        <w:rPr>
          <w:bCs/>
        </w:rPr>
        <w:t>3</w:t>
      </w:r>
      <w:r w:rsidR="008D1676">
        <w:rPr>
          <w:bCs/>
        </w:rPr>
        <w:t>a</w:t>
      </w:r>
      <w:r w:rsidR="00BF6D26">
        <w:rPr>
          <w:bCs/>
        </w:rPr>
        <w:t>)</w:t>
      </w:r>
      <w:r w:rsidR="002533D5">
        <w:rPr>
          <w:bCs/>
        </w:rPr>
        <w:t>.</w:t>
      </w:r>
      <w:r w:rsidR="00B16FB5">
        <w:rPr>
          <w:bCs/>
        </w:rPr>
        <w:t xml:space="preserve"> Therefore, </w:t>
      </w:r>
      <w:r w:rsidR="00CF5C5B">
        <w:rPr>
          <w:bCs/>
        </w:rPr>
        <w:t xml:space="preserve">CDC’s Institutional Review Board </w:t>
      </w:r>
      <w:r w:rsidR="00BC6521">
        <w:rPr>
          <w:bCs/>
        </w:rPr>
        <w:t xml:space="preserve">(IRB) approval is not required.  </w:t>
      </w:r>
      <w:r w:rsidR="00CF5C5B">
        <w:rPr>
          <w:bCs/>
        </w:rPr>
        <w:t xml:space="preserve">However, EHS-Net sites will obtain approval from their respective IRBs as appropriate.  </w:t>
      </w:r>
    </w:p>
    <w:p w14:paraId="0B2DF6F5" w14:textId="77777777" w:rsidR="00724894" w:rsidRDefault="00724894" w:rsidP="00AB14B6">
      <w:pPr>
        <w:autoSpaceDE w:val="0"/>
        <w:autoSpaceDN w:val="0"/>
        <w:adjustRightInd w:val="0"/>
        <w:rPr>
          <w:bCs/>
        </w:rPr>
      </w:pPr>
    </w:p>
    <w:p w14:paraId="5E9475B7" w14:textId="147B0F99" w:rsidR="00241E5A" w:rsidRDefault="00241E5A" w:rsidP="00A52432">
      <w:pPr>
        <w:autoSpaceDE w:val="0"/>
        <w:autoSpaceDN w:val="0"/>
        <w:adjustRightInd w:val="0"/>
      </w:pPr>
      <w:r>
        <w:t>Information in identifying form (IIF)</w:t>
      </w:r>
      <w:r w:rsidR="00FA5F80">
        <w:t xml:space="preserve"> </w:t>
      </w:r>
      <w:r w:rsidR="00540D0E">
        <w:t xml:space="preserve">about individuals </w:t>
      </w:r>
      <w:r w:rsidR="00FA5F80">
        <w:t>is not collected in this ICR. Address information pertaining to r</w:t>
      </w:r>
      <w:r>
        <w:t>estaurant</w:t>
      </w:r>
      <w:r w:rsidR="00FD4AA7">
        <w:t>s</w:t>
      </w:r>
      <w:r w:rsidR="00FA5F80">
        <w:t xml:space="preserve"> is collected</w:t>
      </w:r>
      <w:r>
        <w:t xml:space="preserve"> to allow </w:t>
      </w:r>
      <w:r w:rsidR="009E0B5B">
        <w:t>site visit</w:t>
      </w:r>
      <w:r w:rsidR="001E349D">
        <w:t>s</w:t>
      </w:r>
      <w:r w:rsidR="009E0B5B">
        <w:t xml:space="preserve">. </w:t>
      </w:r>
      <w:r w:rsidR="001E349D" w:rsidRPr="001E349D">
        <w:t>Subsequent to the site visit, the restaurant name and address will no longer be needed and will be destroyed by the sites</w:t>
      </w:r>
      <w:r w:rsidR="001E349D">
        <w:t>.</w:t>
      </w:r>
      <w:r w:rsidR="001E349D" w:rsidRPr="001E349D">
        <w:t xml:space="preserve"> </w:t>
      </w:r>
      <w:r>
        <w:t xml:space="preserve">The individual </w:t>
      </w:r>
      <w:r w:rsidR="0064066D">
        <w:t xml:space="preserve">EHS-Net </w:t>
      </w:r>
      <w:r>
        <w:t xml:space="preserve">sites will assign a code number to the restaurant and only that code number will be reported to </w:t>
      </w:r>
      <w:r w:rsidR="00CA5942">
        <w:t xml:space="preserve">CDC </w:t>
      </w:r>
      <w:r w:rsidR="004B2992">
        <w:t xml:space="preserve">approved </w:t>
      </w:r>
      <w:r w:rsidR="00D732E2">
        <w:t>software system</w:t>
      </w:r>
      <w:r w:rsidR="000F5A67">
        <w:t xml:space="preserve"> (Attachment</w:t>
      </w:r>
      <w:r w:rsidR="00697F9D">
        <w:t xml:space="preserve"> 3b)</w:t>
      </w:r>
      <w:r w:rsidR="00D732E2">
        <w:t xml:space="preserve"> </w:t>
      </w:r>
      <w:r w:rsidR="00CA5942" w:rsidRPr="00D63862">
        <w:t>Research Electronic Data Capture</w:t>
      </w:r>
      <w:r w:rsidRPr="00D63862">
        <w:t xml:space="preserve"> (</w:t>
      </w:r>
      <w:r w:rsidR="00CA5942" w:rsidRPr="00D63862">
        <w:t>REDCap</w:t>
      </w:r>
      <w:r w:rsidR="00D732E2" w:rsidRPr="00D63862">
        <w:t>)</w:t>
      </w:r>
      <w:r w:rsidR="008C1FA1" w:rsidRPr="00D63862">
        <w:t>.</w:t>
      </w:r>
      <w:r w:rsidR="00D732E2" w:rsidRPr="00D63862">
        <w:t xml:space="preserve"> </w:t>
      </w:r>
      <w:r w:rsidRPr="00D63862">
        <w:t xml:space="preserve"> </w:t>
      </w:r>
      <w:r w:rsidR="00A52432" w:rsidRPr="00D63862">
        <w:t>Each site will delete any electronic keys or shred paper keys.</w:t>
      </w:r>
      <w:r w:rsidR="004A705F" w:rsidRPr="00D63862">
        <w:t xml:space="preserve"> If </w:t>
      </w:r>
      <w:r w:rsidR="00CA5942" w:rsidRPr="00D63862">
        <w:t>REDCap</w:t>
      </w:r>
      <w:r w:rsidR="004A705F" w:rsidRPr="00D63862">
        <w:t xml:space="preserve"> is not operational or feasible for data collection, other data systems will be utilized.</w:t>
      </w:r>
    </w:p>
    <w:p w14:paraId="0074C48D" w14:textId="77777777" w:rsidR="00241E5A" w:rsidRDefault="00241E5A" w:rsidP="00241E5A">
      <w:pPr>
        <w:autoSpaceDE w:val="0"/>
        <w:autoSpaceDN w:val="0"/>
        <w:adjustRightInd w:val="0"/>
      </w:pPr>
    </w:p>
    <w:p w14:paraId="1AA50B40" w14:textId="3D96641A" w:rsidR="00241E5A" w:rsidRDefault="00241E5A" w:rsidP="00241E5A">
      <w:pPr>
        <w:autoSpaceDE w:val="0"/>
        <w:autoSpaceDN w:val="0"/>
        <w:adjustRightInd w:val="0"/>
        <w:rPr>
          <w:rFonts w:cs="Tahoma"/>
        </w:rPr>
      </w:pPr>
      <w:r w:rsidRPr="00B331E6">
        <w:t>No</w:t>
      </w:r>
      <w:r w:rsidRPr="00107336">
        <w:t xml:space="preserve"> paper files will be delivered to CDC</w:t>
      </w:r>
      <w:r>
        <w:t xml:space="preserve">. Instead, data collectors will enter all paper-and-pencil responses into the </w:t>
      </w:r>
      <w:r w:rsidR="00CA5942">
        <w:t>REDCap</w:t>
      </w:r>
      <w:r>
        <w:t xml:space="preserve">. </w:t>
      </w:r>
      <w:r w:rsidRPr="00436C06">
        <w:t>Data will be reported to CDC through a web-based information system</w:t>
      </w:r>
      <w:r>
        <w:t>.</w:t>
      </w:r>
      <w:r w:rsidRPr="009D2526">
        <w:t xml:space="preserve"> All electronic data will be stored on secure CDC networks. A</w:t>
      </w:r>
      <w:r w:rsidR="00ED1342">
        <w:rPr>
          <w:color w:val="000000"/>
        </w:rPr>
        <w:t>ccess to the data will be to the discretion of CDC</w:t>
      </w:r>
      <w:r w:rsidRPr="009D2526">
        <w:rPr>
          <w:color w:val="000000"/>
        </w:rPr>
        <w:t xml:space="preserve">. </w:t>
      </w:r>
      <w:r w:rsidRPr="00436C06">
        <w:rPr>
          <w:rFonts w:cs="Tahoma"/>
        </w:rPr>
        <w:t>User accounts will be issue</w:t>
      </w:r>
      <w:r>
        <w:rPr>
          <w:rFonts w:cs="Tahoma"/>
        </w:rPr>
        <w:t>d to the specialists who</w:t>
      </w:r>
      <w:r w:rsidRPr="00436C06">
        <w:rPr>
          <w:rFonts w:cs="Tahoma"/>
        </w:rPr>
        <w:t xml:space="preserve"> will serve as the administrator of the system for his or her own site. Through these password protected accounts, </w:t>
      </w:r>
      <w:r>
        <w:rPr>
          <w:rFonts w:cs="Tahoma"/>
        </w:rPr>
        <w:t>users</w:t>
      </w:r>
      <w:r w:rsidRPr="00436C06">
        <w:rPr>
          <w:rFonts w:cs="Tahoma"/>
        </w:rPr>
        <w:t xml:space="preserve"> will be granted privileges including entering and accessing data, and correction and deletion of records capabilities. All data records are owned by the site entering the data. Each site possesses ownership of its records and must grant permission</w:t>
      </w:r>
      <w:r>
        <w:rPr>
          <w:rFonts w:cs="Tahoma"/>
        </w:rPr>
        <w:t xml:space="preserve"> to other sites or agencies who</w:t>
      </w:r>
      <w:r w:rsidRPr="00436C06">
        <w:rPr>
          <w:rFonts w:cs="Tahoma"/>
        </w:rPr>
        <w:t xml:space="preserve"> would like to use the data. </w:t>
      </w:r>
      <w:r w:rsidR="00363825" w:rsidRPr="00C1267C">
        <w:t>Each site’s data will be stored for twelve years</w:t>
      </w:r>
      <w:r w:rsidR="00363825">
        <w:t>.</w:t>
      </w:r>
    </w:p>
    <w:p w14:paraId="48AD484E" w14:textId="77777777" w:rsidR="00241E5A" w:rsidRDefault="00241E5A" w:rsidP="00241E5A">
      <w:pPr>
        <w:autoSpaceDE w:val="0"/>
        <w:autoSpaceDN w:val="0"/>
        <w:adjustRightInd w:val="0"/>
        <w:rPr>
          <w:rFonts w:cs="Tahoma"/>
        </w:rPr>
      </w:pPr>
    </w:p>
    <w:p w14:paraId="3ABBA434" w14:textId="64476E8A" w:rsidR="00241E5A" w:rsidRDefault="00241E5A" w:rsidP="00241E5A">
      <w:pPr>
        <w:autoSpaceDE w:val="0"/>
        <w:autoSpaceDN w:val="0"/>
        <w:adjustRightInd w:val="0"/>
      </w:pPr>
      <w:r w:rsidRPr="009D2526">
        <w:t>Verbal consent</w:t>
      </w:r>
      <w:r w:rsidR="003A3738">
        <w:t xml:space="preserve"> </w:t>
      </w:r>
      <w:r w:rsidRPr="009D2526">
        <w:t>will be obtained from respondents.</w:t>
      </w:r>
      <w:r>
        <w:t xml:space="preserve"> </w:t>
      </w:r>
      <w:r w:rsidR="00363825" w:rsidRPr="00436C06">
        <w:t xml:space="preserve">Participation in this data </w:t>
      </w:r>
      <w:r w:rsidR="00363825" w:rsidRPr="003B0838">
        <w:t>collection is voluntary, and respondents are informed of the voluntary</w:t>
      </w:r>
      <w:r w:rsidR="00363825" w:rsidRPr="00436C06">
        <w:t xml:space="preserve"> nature of the data collection during </w:t>
      </w:r>
      <w:r w:rsidR="00363825">
        <w:t>recruiting and in the informed consent script</w:t>
      </w:r>
      <w:r w:rsidR="00363825" w:rsidRPr="00436C06">
        <w:t>.</w:t>
      </w:r>
      <w:r w:rsidR="00363825">
        <w:t xml:space="preserve"> </w:t>
      </w:r>
      <w:r w:rsidR="00781C05" w:rsidRPr="00A46F4B">
        <w:t xml:space="preserve">Attachments </w:t>
      </w:r>
      <w:r w:rsidR="00781C05">
        <w:t>6</w:t>
      </w:r>
      <w:r w:rsidR="00501F31">
        <w:t>–10</w:t>
      </w:r>
      <w:r w:rsidR="00A46F4B">
        <w:t xml:space="preserve"> </w:t>
      </w:r>
      <w:r w:rsidR="002533D5">
        <w:t>provide a sample of the data collection forms and informed consent statements.</w:t>
      </w:r>
      <w:r w:rsidR="009E0B5B">
        <w:t xml:space="preserve"> </w:t>
      </w:r>
      <w:r w:rsidRPr="00436C06">
        <w:t xml:space="preserve">As a part of the informed consent, respondents will be made aware of their ability to retrieve a summary of the study’s findings by contacting their health department </w:t>
      </w:r>
      <w:r w:rsidRPr="008F79E1">
        <w:t>12 months</w:t>
      </w:r>
      <w:r w:rsidRPr="00436C06">
        <w:t xml:space="preserve"> following data collection.</w:t>
      </w:r>
    </w:p>
    <w:p w14:paraId="43B7B3D6" w14:textId="77777777" w:rsidR="00241E5A" w:rsidRDefault="00241E5A" w:rsidP="00B16FB5">
      <w:pPr>
        <w:autoSpaceDE w:val="0"/>
        <w:autoSpaceDN w:val="0"/>
        <w:adjustRightInd w:val="0"/>
      </w:pPr>
    </w:p>
    <w:p w14:paraId="6D769DF7" w14:textId="2D7CAE4B" w:rsidR="00AB14B6" w:rsidRPr="006E6EB5" w:rsidRDefault="006E6EB5" w:rsidP="00AB14B6">
      <w:pPr>
        <w:autoSpaceDE w:val="0"/>
        <w:autoSpaceDN w:val="0"/>
        <w:adjustRightInd w:val="0"/>
        <w:ind w:left="432" w:hanging="432"/>
        <w:rPr>
          <w:b/>
        </w:rPr>
      </w:pPr>
      <w:r w:rsidRPr="00195DA6">
        <w:rPr>
          <w:b/>
        </w:rPr>
        <w:t>1</w:t>
      </w:r>
      <w:r>
        <w:rPr>
          <w:b/>
        </w:rPr>
        <w:t>1</w:t>
      </w:r>
      <w:r w:rsidR="00AB14B6" w:rsidRPr="00195DA6">
        <w:rPr>
          <w:b/>
        </w:rPr>
        <w:t xml:space="preserve">. </w:t>
      </w:r>
      <w:r w:rsidRPr="006E6EB5">
        <w:rPr>
          <w:b/>
        </w:rPr>
        <w:t>Institutional Review Board (IRB) and Justification for Sensitive Questions</w:t>
      </w:r>
    </w:p>
    <w:p w14:paraId="7A970C8E" w14:textId="77777777" w:rsidR="00AB14B6" w:rsidRPr="00195DA6" w:rsidRDefault="00AB14B6" w:rsidP="00AB14B6">
      <w:pPr>
        <w:autoSpaceDE w:val="0"/>
        <w:autoSpaceDN w:val="0"/>
        <w:adjustRightInd w:val="0"/>
        <w:ind w:left="432" w:hanging="432"/>
      </w:pPr>
    </w:p>
    <w:p w14:paraId="0FC99F4C" w14:textId="1228CA55" w:rsidR="00AB14B6" w:rsidRDefault="002533D5" w:rsidP="00AB14B6">
      <w:pPr>
        <w:autoSpaceDE w:val="0"/>
        <w:autoSpaceDN w:val="0"/>
        <w:adjustRightInd w:val="0"/>
        <w:ind w:left="90" w:hanging="90"/>
      </w:pPr>
      <w:r>
        <w:t>No information will be collected that is of a sensitive or personal nature</w:t>
      </w:r>
      <w:r w:rsidR="00AB14B6" w:rsidRPr="009D2526">
        <w:t>.</w:t>
      </w:r>
    </w:p>
    <w:p w14:paraId="44F0D5E4" w14:textId="77777777" w:rsidR="00AB14B6" w:rsidRPr="00195DA6" w:rsidRDefault="00AB14B6" w:rsidP="00AB14B6">
      <w:pPr>
        <w:autoSpaceDE w:val="0"/>
        <w:autoSpaceDN w:val="0"/>
        <w:adjustRightInd w:val="0"/>
        <w:rPr>
          <w:b/>
        </w:rPr>
      </w:pPr>
    </w:p>
    <w:p w14:paraId="664A56E7" w14:textId="601C84B3" w:rsidR="00AB14B6" w:rsidRPr="00195DA6" w:rsidRDefault="006E6EB5" w:rsidP="00AB14B6">
      <w:pPr>
        <w:autoSpaceDE w:val="0"/>
        <w:autoSpaceDN w:val="0"/>
        <w:adjustRightInd w:val="0"/>
        <w:ind w:left="432" w:hanging="432"/>
        <w:rPr>
          <w:b/>
        </w:rPr>
      </w:pPr>
      <w:r w:rsidRPr="00195DA6">
        <w:rPr>
          <w:b/>
        </w:rPr>
        <w:t>1</w:t>
      </w:r>
      <w:r>
        <w:rPr>
          <w:b/>
        </w:rPr>
        <w:t>2</w:t>
      </w:r>
      <w:r w:rsidR="00AB14B6" w:rsidRPr="00195DA6">
        <w:rPr>
          <w:b/>
        </w:rPr>
        <w:t xml:space="preserve">. Estimates of Annualized Burden </w:t>
      </w:r>
      <w:r w:rsidR="00C0569A">
        <w:rPr>
          <w:b/>
        </w:rPr>
        <w:t>H</w:t>
      </w:r>
      <w:r w:rsidR="00AB14B6" w:rsidRPr="00195DA6">
        <w:rPr>
          <w:b/>
        </w:rPr>
        <w:t xml:space="preserve">ours and </w:t>
      </w:r>
      <w:r w:rsidR="00C0569A">
        <w:rPr>
          <w:b/>
        </w:rPr>
        <w:t>C</w:t>
      </w:r>
      <w:r w:rsidR="00AB14B6" w:rsidRPr="00195DA6">
        <w:rPr>
          <w:b/>
        </w:rPr>
        <w:t xml:space="preserve">osts </w:t>
      </w:r>
    </w:p>
    <w:p w14:paraId="4CF4DC45" w14:textId="77777777" w:rsidR="00AB14B6" w:rsidRPr="00195DA6" w:rsidRDefault="00AB14B6" w:rsidP="00AB14B6">
      <w:pPr>
        <w:autoSpaceDE w:val="0"/>
        <w:autoSpaceDN w:val="0"/>
        <w:adjustRightInd w:val="0"/>
        <w:ind w:left="432" w:hanging="432"/>
        <w:rPr>
          <w:b/>
        </w:rPr>
      </w:pPr>
    </w:p>
    <w:p w14:paraId="3E515F73" w14:textId="3398E224" w:rsidR="00786B6A" w:rsidRDefault="00F12487" w:rsidP="00AB14B6">
      <w:r>
        <w:t xml:space="preserve">For each project under this collection, we anticipate collecting data in approximately </w:t>
      </w:r>
      <w:r w:rsidRPr="00025332">
        <w:t>50 restaurants per site</w:t>
      </w:r>
      <w:r w:rsidR="009E0B5B" w:rsidRPr="00987743">
        <w:t xml:space="preserve">. </w:t>
      </w:r>
      <w:r w:rsidRPr="00987743">
        <w:t xml:space="preserve">Thus, there will be approximately </w:t>
      </w:r>
      <w:r w:rsidRPr="00025332">
        <w:t>400 restaurants per site</w:t>
      </w:r>
      <w:r w:rsidRPr="00987743">
        <w:t xml:space="preserve"> (8 EHS-Net</w:t>
      </w:r>
      <w:r w:rsidRPr="00CB4BBC">
        <w:t xml:space="preserve"> sites*</w:t>
      </w:r>
      <w:r w:rsidR="009E0B5B">
        <w:t>50 restaurants)</w:t>
      </w:r>
      <w:r w:rsidR="009E0B5B" w:rsidRPr="00987743">
        <w:t xml:space="preserve">. </w:t>
      </w:r>
      <w:r w:rsidRPr="004904A9">
        <w:t>We anticipate a man</w:t>
      </w:r>
      <w:r w:rsidR="00A00828">
        <w:t>a</w:t>
      </w:r>
      <w:r w:rsidRPr="004904A9">
        <w:t xml:space="preserve">ger/restaurant </w:t>
      </w:r>
      <w:r w:rsidR="004F17C8" w:rsidRPr="004904A9">
        <w:t xml:space="preserve">recruitment </w:t>
      </w:r>
      <w:r w:rsidRPr="004904A9">
        <w:t>rate of approximately 45%</w:t>
      </w:r>
      <w:r w:rsidR="007534F1" w:rsidRPr="004904A9">
        <w:t xml:space="preserve">; thus, we will need to contact 889 restaurant managers via telephone in order to meet our goal of </w:t>
      </w:r>
      <w:r w:rsidR="007534F1" w:rsidRPr="00025332">
        <w:t>400 respondents</w:t>
      </w:r>
      <w:r w:rsidR="007534F1">
        <w:t xml:space="preserve"> </w:t>
      </w:r>
      <w:r w:rsidR="007534F1" w:rsidRPr="00A46F4B">
        <w:t>(Attachment 5</w:t>
      </w:r>
      <w:r w:rsidR="007534F1">
        <w:t xml:space="preserve"> contains a sample telephone manager recruiting script). </w:t>
      </w:r>
      <w:r w:rsidR="00580088">
        <w:t>Each respondent to the script will respond only once, and the average burden per response will be approximately 3 minutes (44 annual burden hours.)</w:t>
      </w:r>
    </w:p>
    <w:p w14:paraId="4349D41C" w14:textId="77777777" w:rsidR="00580088" w:rsidRDefault="00580088" w:rsidP="00AB14B6"/>
    <w:p w14:paraId="7793D683" w14:textId="423A158B" w:rsidR="00580088" w:rsidRDefault="00580088" w:rsidP="00AB14B6">
      <w:r>
        <w:t>In restaurants that voluntarily agree to participate in this study, we will interview the manager about the rest</w:t>
      </w:r>
      <w:r w:rsidR="0028362D">
        <w:t>aurant</w:t>
      </w:r>
      <w:r w:rsidR="007E270D">
        <w:t>’</w:t>
      </w:r>
      <w:r w:rsidR="0028362D">
        <w:t>s characteristics and existing food safety p</w:t>
      </w:r>
      <w:r w:rsidR="007F522E">
        <w:t>rocedures</w:t>
      </w:r>
      <w:r w:rsidR="0028362D">
        <w:t xml:space="preserve"> and practices </w:t>
      </w:r>
      <w:r w:rsidR="0028362D" w:rsidRPr="00A46F4B">
        <w:t xml:space="preserve">(Attachment </w:t>
      </w:r>
      <w:r w:rsidR="00A46F4B" w:rsidRPr="00A46F4B">
        <w:t>7</w:t>
      </w:r>
      <w:r w:rsidR="007534F1">
        <w:t xml:space="preserve"> has a sample interview form</w:t>
      </w:r>
      <w:r w:rsidR="009E0B5B">
        <w:t xml:space="preserve">.) </w:t>
      </w:r>
      <w:r w:rsidR="0028362D">
        <w:t xml:space="preserve">It is estimated that this will take approximately </w:t>
      </w:r>
      <w:r w:rsidR="00E20667">
        <w:t>3</w:t>
      </w:r>
      <w:r w:rsidR="0028362D">
        <w:t>0 minutes (</w:t>
      </w:r>
      <w:r w:rsidR="00E20667">
        <w:t>200</w:t>
      </w:r>
      <w:r w:rsidR="0028362D">
        <w:t xml:space="preserve"> annual b</w:t>
      </w:r>
      <w:r w:rsidR="007534F1">
        <w:t>urden hours)</w:t>
      </w:r>
      <w:r w:rsidR="00A03E20">
        <w:t>.</w:t>
      </w:r>
      <w:r w:rsidR="009E0B5B">
        <w:t xml:space="preserve"> </w:t>
      </w:r>
      <w:r w:rsidR="007534F1">
        <w:t>Following this, food worker(s) will be recruited from the restaurant for participation in either a semi-structured interview or structured written</w:t>
      </w:r>
      <w:r w:rsidR="001147F2">
        <w:t>/electronic</w:t>
      </w:r>
      <w:r w:rsidR="009E0B5B">
        <w:t xml:space="preserve"> survey (Attachment </w:t>
      </w:r>
      <w:r w:rsidR="007160EF">
        <w:t>8</w:t>
      </w:r>
      <w:r w:rsidR="00EA48E3">
        <w:t>)</w:t>
      </w:r>
      <w:r w:rsidR="009E0B5B">
        <w:t xml:space="preserve">. </w:t>
      </w:r>
      <w:r w:rsidR="00E20667">
        <w:t xml:space="preserve">We anticipate recruiting </w:t>
      </w:r>
      <w:r w:rsidR="00F75AE4">
        <w:t>maximum</w:t>
      </w:r>
      <w:r w:rsidR="00E20667" w:rsidRPr="00F841AA">
        <w:t xml:space="preserve"> </w:t>
      </w:r>
      <w:r w:rsidR="00E20667" w:rsidRPr="00D802F1">
        <w:t>10 food service workers per restaurant</w:t>
      </w:r>
      <w:r w:rsidR="00E20667" w:rsidRPr="00F841AA">
        <w:t xml:space="preserve"> with an estimated burden time</w:t>
      </w:r>
      <w:r w:rsidR="001147F2" w:rsidRPr="00F841AA">
        <w:t xml:space="preserve"> of 20 minutes per respondent </w:t>
      </w:r>
      <w:r w:rsidR="00E20667" w:rsidRPr="00F841AA">
        <w:t>(1333 annual burden hours)</w:t>
      </w:r>
      <w:r w:rsidR="004059DF" w:rsidRPr="00F841AA">
        <w:t xml:space="preserve">; some restaurants will </w:t>
      </w:r>
      <w:r w:rsidR="00395A49" w:rsidRPr="00F841AA">
        <w:t xml:space="preserve">have </w:t>
      </w:r>
      <w:r w:rsidR="004059DF" w:rsidRPr="00F841AA">
        <w:t>less than 10 food service workers at</w:t>
      </w:r>
      <w:r w:rsidR="0015586B" w:rsidRPr="00F841AA">
        <w:t xml:space="preserve"> the</w:t>
      </w:r>
      <w:r w:rsidR="004059DF" w:rsidRPr="00F841AA">
        <w:t xml:space="preserve"> time of site visit, providing a conservative estimate of the annual burden hours</w:t>
      </w:r>
      <w:r w:rsidR="0015586B" w:rsidRPr="00F841AA">
        <w:t xml:space="preserve"> for food service workers</w:t>
      </w:r>
      <w:r w:rsidR="009E0B5B" w:rsidRPr="00F841AA">
        <w:t xml:space="preserve"> in Table 12.1</w:t>
      </w:r>
      <w:r w:rsidR="00AE1C59" w:rsidRPr="00F841AA">
        <w:t>.</w:t>
      </w:r>
      <w:r w:rsidR="009E0B5B" w:rsidRPr="00F841AA">
        <w:t xml:space="preserve"> </w:t>
      </w:r>
      <w:r w:rsidR="0015586B" w:rsidRPr="00F841AA">
        <w:t>The</w:t>
      </w:r>
      <w:r w:rsidR="00092599" w:rsidRPr="00F841AA">
        <w:t xml:space="preserve"> </w:t>
      </w:r>
      <w:r w:rsidR="00882760" w:rsidRPr="00F841AA">
        <w:t xml:space="preserve">EHS-Net data collectors, from </w:t>
      </w:r>
      <w:r w:rsidR="00A46F4B" w:rsidRPr="00F841AA">
        <w:t>various</w:t>
      </w:r>
      <w:r w:rsidR="00882760" w:rsidRPr="00F841AA">
        <w:t xml:space="preserve"> </w:t>
      </w:r>
      <w:r w:rsidR="00092599" w:rsidRPr="00F841AA">
        <w:t>h</w:t>
      </w:r>
      <w:r w:rsidR="00882760" w:rsidRPr="00F841AA">
        <w:t>ealth department</w:t>
      </w:r>
      <w:r w:rsidR="0015586B" w:rsidRPr="00F841AA">
        <w:t>s</w:t>
      </w:r>
      <w:r w:rsidR="00882760" w:rsidRPr="00F841AA">
        <w:t xml:space="preserve">, </w:t>
      </w:r>
      <w:r w:rsidR="007E270D" w:rsidRPr="00F841AA">
        <w:t>will</w:t>
      </w:r>
      <w:r w:rsidR="0028362D" w:rsidRPr="00F841AA">
        <w:t xml:space="preserve"> complete the restaurant observation form (Attachment</w:t>
      </w:r>
      <w:r w:rsidR="006A167A">
        <w:t xml:space="preserve"> 9</w:t>
      </w:r>
      <w:r w:rsidR="0028362D" w:rsidRPr="00F841AA">
        <w:t>) documenting practices</w:t>
      </w:r>
      <w:r w:rsidR="00092599" w:rsidRPr="00F841AA">
        <w:t xml:space="preserve"> and infrastructure</w:t>
      </w:r>
      <w:r w:rsidR="0028362D" w:rsidRPr="00F841AA">
        <w:t xml:space="preserve"> in the rest</w:t>
      </w:r>
      <w:r w:rsidR="009E0B5B" w:rsidRPr="00F841AA">
        <w:t xml:space="preserve">aurant related to food safety. </w:t>
      </w:r>
      <w:r w:rsidR="000D0E0F" w:rsidRPr="00F841AA">
        <w:t xml:space="preserve">These observations will require interactions between the data collectors </w:t>
      </w:r>
      <w:r w:rsidR="00F44789">
        <w:t xml:space="preserve">(HD staff) </w:t>
      </w:r>
      <w:r w:rsidR="000D0E0F" w:rsidRPr="00F841AA">
        <w:t xml:space="preserve">and </w:t>
      </w:r>
      <w:r w:rsidR="00613724" w:rsidRPr="00F841AA">
        <w:t xml:space="preserve">managers, </w:t>
      </w:r>
      <w:r w:rsidR="000D0E0F" w:rsidRPr="00F841AA">
        <w:t>and is estimated to take</w:t>
      </w:r>
      <w:r w:rsidR="0028362D" w:rsidRPr="00F841AA">
        <w:t xml:space="preserve"> approximately 30 minutes (200 annual burden hours)</w:t>
      </w:r>
      <w:r w:rsidR="007F522E" w:rsidRPr="00F841AA">
        <w:t>.</w:t>
      </w:r>
      <w:r w:rsidR="00C8494D" w:rsidRPr="00F841AA">
        <w:t xml:space="preserve"> </w:t>
      </w:r>
      <w:r w:rsidR="00A03E20">
        <w:t>The HD staff are compensated for their time through a cooperative agreement (EH15-001), therefore the HD staff burden hours will not be reflected in the annualized burden costs</w:t>
      </w:r>
      <w:r w:rsidR="00F75AE4">
        <w:t xml:space="preserve"> in Table 12.2</w:t>
      </w:r>
      <w:r w:rsidR="00A03E20">
        <w:t>; this is reflected in the annualized costs to the federal government</w:t>
      </w:r>
      <w:r w:rsidR="00B30E2D">
        <w:t xml:space="preserve"> (awards to sites)</w:t>
      </w:r>
      <w:r w:rsidR="00F75AE4">
        <w:t xml:space="preserve"> in Table 14.1</w:t>
      </w:r>
      <w:r w:rsidR="00A03E20">
        <w:t xml:space="preserve">. </w:t>
      </w:r>
      <w:r w:rsidR="00E20667" w:rsidRPr="00F841AA">
        <w:t xml:space="preserve">For the specific study designs, we will assess the number of respondents </w:t>
      </w:r>
      <w:r w:rsidR="001147F2" w:rsidRPr="00F841AA">
        <w:t xml:space="preserve">and time </w:t>
      </w:r>
      <w:r w:rsidR="00E20667" w:rsidRPr="00F841AA">
        <w:t>necessary and strive to minimize the burden</w:t>
      </w:r>
      <w:r w:rsidR="00882760" w:rsidRPr="00F841AA">
        <w:t>,</w:t>
      </w:r>
      <w:r w:rsidR="00E20667" w:rsidRPr="00F841AA">
        <w:t xml:space="preserve"> when possible.</w:t>
      </w:r>
      <w:r w:rsidR="007F522E" w:rsidRPr="00F841AA">
        <w:t xml:space="preserve"> We </w:t>
      </w:r>
      <w:r w:rsidR="00AC6F4A" w:rsidRPr="00F841AA">
        <w:t xml:space="preserve">have provided </w:t>
      </w:r>
      <w:r w:rsidR="007F522E" w:rsidRPr="00F841AA">
        <w:t>conservative estimate</w:t>
      </w:r>
      <w:r w:rsidR="00AC6F4A" w:rsidRPr="00F841AA">
        <w:t>s</w:t>
      </w:r>
      <w:r w:rsidR="007F522E" w:rsidRPr="00F841AA">
        <w:t xml:space="preserve"> in Tables 12.1 and 12.2, as a data collection study would</w:t>
      </w:r>
      <w:r w:rsidR="007F522E">
        <w:t xml:space="preserve"> not occur on an annual basis; </w:t>
      </w:r>
      <w:r w:rsidR="007F522E" w:rsidRPr="00025332">
        <w:t xml:space="preserve">we expect to conduct </w:t>
      </w:r>
      <w:r w:rsidR="00025332">
        <w:t>two</w:t>
      </w:r>
      <w:r w:rsidR="00F75AE4">
        <w:t xml:space="preserve"> (</w:t>
      </w:r>
      <w:r w:rsidR="00C74B2D">
        <w:t>three maximum</w:t>
      </w:r>
      <w:r w:rsidR="00F75AE4">
        <w:t>)</w:t>
      </w:r>
      <w:r w:rsidR="00025332" w:rsidRPr="00025332">
        <w:t xml:space="preserve"> </w:t>
      </w:r>
      <w:r w:rsidR="007F522E" w:rsidRPr="00025332">
        <w:t xml:space="preserve">data collections during a </w:t>
      </w:r>
      <w:r w:rsidR="00440CA4">
        <w:t>three</w:t>
      </w:r>
      <w:r w:rsidR="007F522E" w:rsidRPr="00025332">
        <w:t xml:space="preserve">-year </w:t>
      </w:r>
      <w:r w:rsidR="00440CA4">
        <w:t>PRA cycle</w:t>
      </w:r>
      <w:r w:rsidR="007F522E" w:rsidRPr="00987743">
        <w:t>.</w:t>
      </w:r>
    </w:p>
    <w:p w14:paraId="4C7B7358" w14:textId="77777777" w:rsidR="007F522E" w:rsidRDefault="007F522E" w:rsidP="00AB14B6">
      <w:pPr>
        <w:rPr>
          <w:b/>
        </w:rPr>
      </w:pPr>
    </w:p>
    <w:p w14:paraId="244EEDD1" w14:textId="4DE0038D" w:rsidR="00AB14B6" w:rsidRDefault="00AB14B6" w:rsidP="00AB14B6">
      <w:pPr>
        <w:rPr>
          <w:b/>
        </w:rPr>
      </w:pPr>
      <w:r>
        <w:rPr>
          <w:b/>
        </w:rPr>
        <w:t>1</w:t>
      </w:r>
      <w:r w:rsidR="007F522E">
        <w:rPr>
          <w:b/>
        </w:rPr>
        <w:t>2</w:t>
      </w:r>
      <w:r w:rsidR="001804E8">
        <w:rPr>
          <w:b/>
        </w:rPr>
        <w:t>.</w:t>
      </w:r>
      <w:r>
        <w:rPr>
          <w:b/>
        </w:rPr>
        <w:t xml:space="preserve">1- </w:t>
      </w:r>
      <w:r w:rsidRPr="00E624FF">
        <w:rPr>
          <w:b/>
        </w:rPr>
        <w:t>Estimated Annualized Burden Hours</w:t>
      </w:r>
    </w:p>
    <w:tbl>
      <w:tblPr>
        <w:tblStyle w:val="TableGrid"/>
        <w:tblW w:w="0" w:type="auto"/>
        <w:tblLayout w:type="fixed"/>
        <w:tblLook w:val="04A0" w:firstRow="1" w:lastRow="0" w:firstColumn="1" w:lastColumn="0" w:noHBand="0" w:noVBand="1"/>
      </w:tblPr>
      <w:tblGrid>
        <w:gridCol w:w="2177"/>
        <w:gridCol w:w="2001"/>
        <w:gridCol w:w="1293"/>
        <w:gridCol w:w="1293"/>
        <w:gridCol w:w="1293"/>
        <w:gridCol w:w="1293"/>
      </w:tblGrid>
      <w:tr w:rsidR="00482CE3" w:rsidRPr="00916A8E" w14:paraId="23A767EC" w14:textId="77777777" w:rsidTr="00654EB6">
        <w:tc>
          <w:tcPr>
            <w:tcW w:w="2177" w:type="dxa"/>
          </w:tcPr>
          <w:p w14:paraId="030641FF" w14:textId="77777777" w:rsidR="00482CE3" w:rsidRPr="00916A8E" w:rsidRDefault="00482CE3" w:rsidP="00AB14B6">
            <w:pPr>
              <w:rPr>
                <w:b/>
              </w:rPr>
            </w:pPr>
            <w:r w:rsidRPr="00916A8E">
              <w:rPr>
                <w:b/>
              </w:rPr>
              <w:t>Respondents</w:t>
            </w:r>
          </w:p>
        </w:tc>
        <w:tc>
          <w:tcPr>
            <w:tcW w:w="2001" w:type="dxa"/>
          </w:tcPr>
          <w:p w14:paraId="221E89AA" w14:textId="77777777" w:rsidR="00482CE3" w:rsidRPr="00916A8E" w:rsidRDefault="00482CE3" w:rsidP="00AB14B6">
            <w:pPr>
              <w:rPr>
                <w:b/>
              </w:rPr>
            </w:pPr>
            <w:r w:rsidRPr="00916A8E">
              <w:rPr>
                <w:b/>
              </w:rPr>
              <w:t>Form Name</w:t>
            </w:r>
          </w:p>
        </w:tc>
        <w:tc>
          <w:tcPr>
            <w:tcW w:w="1293" w:type="dxa"/>
          </w:tcPr>
          <w:p w14:paraId="0893F0D1" w14:textId="77777777" w:rsidR="00482CE3" w:rsidRPr="00916A8E" w:rsidRDefault="00482CE3" w:rsidP="00AB14B6">
            <w:pPr>
              <w:rPr>
                <w:b/>
              </w:rPr>
            </w:pPr>
            <w:r w:rsidRPr="00916A8E">
              <w:rPr>
                <w:b/>
              </w:rPr>
              <w:t>No. of Respondents</w:t>
            </w:r>
          </w:p>
        </w:tc>
        <w:tc>
          <w:tcPr>
            <w:tcW w:w="1293" w:type="dxa"/>
          </w:tcPr>
          <w:p w14:paraId="2E8A32EE" w14:textId="77777777" w:rsidR="00482CE3" w:rsidRPr="00916A8E" w:rsidRDefault="00482CE3" w:rsidP="00AB14B6">
            <w:pPr>
              <w:rPr>
                <w:b/>
              </w:rPr>
            </w:pPr>
            <w:r w:rsidRPr="00916A8E">
              <w:rPr>
                <w:b/>
              </w:rPr>
              <w:t>No. of Responses per Respondent</w:t>
            </w:r>
          </w:p>
        </w:tc>
        <w:tc>
          <w:tcPr>
            <w:tcW w:w="1293" w:type="dxa"/>
          </w:tcPr>
          <w:p w14:paraId="06D0A65D" w14:textId="77777777" w:rsidR="00482CE3" w:rsidRPr="00916A8E" w:rsidRDefault="00482CE3" w:rsidP="00AB14B6">
            <w:pPr>
              <w:rPr>
                <w:b/>
              </w:rPr>
            </w:pPr>
            <w:r w:rsidRPr="00916A8E">
              <w:rPr>
                <w:b/>
              </w:rPr>
              <w:t>Average Burden per Response (in hours)</w:t>
            </w:r>
          </w:p>
        </w:tc>
        <w:tc>
          <w:tcPr>
            <w:tcW w:w="1293" w:type="dxa"/>
          </w:tcPr>
          <w:p w14:paraId="0D8ADF5B" w14:textId="77777777" w:rsidR="00482CE3" w:rsidRPr="00916A8E" w:rsidRDefault="00482CE3" w:rsidP="00AB14B6">
            <w:pPr>
              <w:rPr>
                <w:b/>
              </w:rPr>
            </w:pPr>
            <w:r w:rsidRPr="00916A8E">
              <w:rPr>
                <w:b/>
              </w:rPr>
              <w:t>Total Burden (in hours)</w:t>
            </w:r>
          </w:p>
        </w:tc>
      </w:tr>
      <w:tr w:rsidR="00482CE3" w:rsidRPr="00916A8E" w14:paraId="5AD3E7C5" w14:textId="77777777" w:rsidTr="00654EB6">
        <w:tc>
          <w:tcPr>
            <w:tcW w:w="2177" w:type="dxa"/>
          </w:tcPr>
          <w:p w14:paraId="684A959C" w14:textId="77777777" w:rsidR="00482CE3" w:rsidRPr="00482CE3" w:rsidRDefault="00482CE3" w:rsidP="00AB14B6">
            <w:r w:rsidRPr="00482CE3">
              <w:t>Managers</w:t>
            </w:r>
          </w:p>
        </w:tc>
        <w:tc>
          <w:tcPr>
            <w:tcW w:w="2001" w:type="dxa"/>
          </w:tcPr>
          <w:p w14:paraId="105A6973" w14:textId="125F83A2" w:rsidR="00482CE3" w:rsidRPr="00482CE3" w:rsidRDefault="00DF0C26" w:rsidP="00AB14B6">
            <w:r>
              <w:t xml:space="preserve">EHS-Net </w:t>
            </w:r>
            <w:r w:rsidR="00482CE3">
              <w:t>Manager Recruiting Script</w:t>
            </w:r>
          </w:p>
        </w:tc>
        <w:tc>
          <w:tcPr>
            <w:tcW w:w="1293" w:type="dxa"/>
          </w:tcPr>
          <w:p w14:paraId="778C2A34" w14:textId="62058BB1" w:rsidR="00482CE3" w:rsidRPr="00482CE3" w:rsidRDefault="000D0E0F" w:rsidP="00916A8E">
            <w:pPr>
              <w:jc w:val="right"/>
            </w:pPr>
            <w:r>
              <w:t>889</w:t>
            </w:r>
          </w:p>
        </w:tc>
        <w:tc>
          <w:tcPr>
            <w:tcW w:w="1293" w:type="dxa"/>
          </w:tcPr>
          <w:p w14:paraId="573C0D64" w14:textId="77777777" w:rsidR="00482CE3" w:rsidRPr="00482CE3" w:rsidRDefault="00482CE3" w:rsidP="00916A8E">
            <w:pPr>
              <w:jc w:val="right"/>
            </w:pPr>
            <w:r>
              <w:t>1</w:t>
            </w:r>
          </w:p>
        </w:tc>
        <w:tc>
          <w:tcPr>
            <w:tcW w:w="1293" w:type="dxa"/>
          </w:tcPr>
          <w:p w14:paraId="35DAA2F3" w14:textId="77777777" w:rsidR="00482CE3" w:rsidRPr="00482CE3" w:rsidRDefault="00482CE3" w:rsidP="00916A8E">
            <w:pPr>
              <w:jc w:val="right"/>
            </w:pPr>
            <w:r>
              <w:t>3/60</w:t>
            </w:r>
          </w:p>
        </w:tc>
        <w:tc>
          <w:tcPr>
            <w:tcW w:w="1293" w:type="dxa"/>
          </w:tcPr>
          <w:p w14:paraId="1FAA1427" w14:textId="7D818BE6" w:rsidR="00482CE3" w:rsidRPr="00482CE3" w:rsidRDefault="000D0E0F" w:rsidP="00916A8E">
            <w:pPr>
              <w:jc w:val="right"/>
            </w:pPr>
            <w:r>
              <w:t>44</w:t>
            </w:r>
          </w:p>
        </w:tc>
      </w:tr>
      <w:tr w:rsidR="006505AF" w:rsidRPr="003D1A3F" w14:paraId="4A22E153" w14:textId="77777777" w:rsidTr="00654EB6">
        <w:tc>
          <w:tcPr>
            <w:tcW w:w="2177" w:type="dxa"/>
          </w:tcPr>
          <w:p w14:paraId="1D85131E" w14:textId="6DE101EB" w:rsidR="006505AF" w:rsidRPr="00482CE3" w:rsidRDefault="006505AF" w:rsidP="000D0E0F">
            <w:r>
              <w:t>Managers</w:t>
            </w:r>
            <w:r w:rsidR="00BA284C">
              <w:t xml:space="preserve"> </w:t>
            </w:r>
          </w:p>
        </w:tc>
        <w:tc>
          <w:tcPr>
            <w:tcW w:w="2001" w:type="dxa"/>
          </w:tcPr>
          <w:p w14:paraId="153B1C39" w14:textId="28D4D4EB" w:rsidR="006505AF" w:rsidRPr="00187DC6" w:rsidRDefault="00DF0C26" w:rsidP="00AB14B6">
            <w:r>
              <w:t xml:space="preserve">EHS-Net </w:t>
            </w:r>
            <w:r w:rsidR="006505AF" w:rsidRPr="00187DC6">
              <w:t>Manager Informed Consent and Interview</w:t>
            </w:r>
          </w:p>
        </w:tc>
        <w:tc>
          <w:tcPr>
            <w:tcW w:w="1293" w:type="dxa"/>
          </w:tcPr>
          <w:p w14:paraId="17B684A3" w14:textId="21AD2B8D" w:rsidR="006505AF" w:rsidRPr="00187DC6" w:rsidRDefault="000D0E0F" w:rsidP="00916A8E">
            <w:pPr>
              <w:jc w:val="right"/>
            </w:pPr>
            <w:r>
              <w:t>400</w:t>
            </w:r>
          </w:p>
        </w:tc>
        <w:tc>
          <w:tcPr>
            <w:tcW w:w="1293" w:type="dxa"/>
          </w:tcPr>
          <w:p w14:paraId="500B1118" w14:textId="5ACA89C2" w:rsidR="006505AF" w:rsidRPr="00187DC6" w:rsidRDefault="000D0E0F" w:rsidP="00916A8E">
            <w:pPr>
              <w:jc w:val="right"/>
            </w:pPr>
            <w:r>
              <w:t>1</w:t>
            </w:r>
          </w:p>
        </w:tc>
        <w:tc>
          <w:tcPr>
            <w:tcW w:w="1293" w:type="dxa"/>
          </w:tcPr>
          <w:p w14:paraId="539BA22E" w14:textId="237C39A1" w:rsidR="006505AF" w:rsidRPr="00187DC6" w:rsidRDefault="00E20667" w:rsidP="00916A8E">
            <w:pPr>
              <w:jc w:val="right"/>
            </w:pPr>
            <w:r>
              <w:t>3</w:t>
            </w:r>
            <w:r w:rsidR="006505AF" w:rsidRPr="00187DC6">
              <w:t>0/60</w:t>
            </w:r>
          </w:p>
        </w:tc>
        <w:tc>
          <w:tcPr>
            <w:tcW w:w="1293" w:type="dxa"/>
          </w:tcPr>
          <w:p w14:paraId="14A99E19" w14:textId="3CA73436" w:rsidR="006505AF" w:rsidRPr="00187DC6" w:rsidRDefault="00E20667" w:rsidP="00916A8E">
            <w:pPr>
              <w:jc w:val="right"/>
            </w:pPr>
            <w:r>
              <w:t>200</w:t>
            </w:r>
          </w:p>
        </w:tc>
      </w:tr>
      <w:tr w:rsidR="006505AF" w:rsidRPr="00916A8E" w14:paraId="483E2BFF" w14:textId="77777777" w:rsidTr="00654EB6">
        <w:tc>
          <w:tcPr>
            <w:tcW w:w="2177" w:type="dxa"/>
          </w:tcPr>
          <w:p w14:paraId="20200EBF" w14:textId="26BCA26B" w:rsidR="006505AF" w:rsidRPr="00482CE3" w:rsidRDefault="009A074F" w:rsidP="000D0E0F">
            <w:r>
              <w:t xml:space="preserve">Food </w:t>
            </w:r>
            <w:r w:rsidR="006505AF">
              <w:t>Workers</w:t>
            </w:r>
            <w:r w:rsidR="001502CE">
              <w:t xml:space="preserve"> </w:t>
            </w:r>
          </w:p>
        </w:tc>
        <w:tc>
          <w:tcPr>
            <w:tcW w:w="2001" w:type="dxa"/>
          </w:tcPr>
          <w:p w14:paraId="08E27E12" w14:textId="17D14BEF" w:rsidR="006505AF" w:rsidRPr="00482CE3" w:rsidRDefault="00DF0C26" w:rsidP="0002118A">
            <w:r>
              <w:t xml:space="preserve">EHS-Net </w:t>
            </w:r>
            <w:r w:rsidR="009F5167">
              <w:t xml:space="preserve">Food </w:t>
            </w:r>
            <w:r w:rsidR="006505AF">
              <w:t xml:space="preserve">Worker </w:t>
            </w:r>
            <w:r>
              <w:t>Recruiting Screener</w:t>
            </w:r>
            <w:r w:rsidR="0002118A">
              <w:t>,</w:t>
            </w:r>
            <w:r>
              <w:t xml:space="preserve"> </w:t>
            </w:r>
            <w:r w:rsidR="006505AF">
              <w:t xml:space="preserve"> Consent</w:t>
            </w:r>
            <w:r>
              <w:t>,</w:t>
            </w:r>
            <w:r w:rsidR="006505AF">
              <w:t xml:space="preserve"> and </w:t>
            </w:r>
            <w:r w:rsidR="00092599">
              <w:t xml:space="preserve">Interview </w:t>
            </w:r>
          </w:p>
        </w:tc>
        <w:tc>
          <w:tcPr>
            <w:tcW w:w="1293" w:type="dxa"/>
          </w:tcPr>
          <w:p w14:paraId="740B335B" w14:textId="5460331F" w:rsidR="006505AF" w:rsidRPr="00482CE3" w:rsidRDefault="00092599" w:rsidP="00916A8E">
            <w:pPr>
              <w:jc w:val="right"/>
            </w:pPr>
            <w:r>
              <w:t>4</w:t>
            </w:r>
            <w:r w:rsidR="00E20667">
              <w:t>,</w:t>
            </w:r>
            <w:r w:rsidR="009D0E03">
              <w:t>00</w:t>
            </w:r>
            <w:r w:rsidR="00E20667">
              <w:t>0</w:t>
            </w:r>
          </w:p>
        </w:tc>
        <w:tc>
          <w:tcPr>
            <w:tcW w:w="1293" w:type="dxa"/>
          </w:tcPr>
          <w:p w14:paraId="6CBE1A73" w14:textId="728B06F7" w:rsidR="006505AF" w:rsidRPr="00482CE3" w:rsidRDefault="00442F26" w:rsidP="000D0E0F">
            <w:pPr>
              <w:jc w:val="right"/>
            </w:pPr>
            <w:r>
              <w:t>1</w:t>
            </w:r>
          </w:p>
        </w:tc>
        <w:tc>
          <w:tcPr>
            <w:tcW w:w="1293" w:type="dxa"/>
          </w:tcPr>
          <w:p w14:paraId="5409994C" w14:textId="7F8AAD3A" w:rsidR="006505AF" w:rsidRPr="00482CE3" w:rsidRDefault="00E20667" w:rsidP="00916A8E">
            <w:pPr>
              <w:jc w:val="right"/>
            </w:pPr>
            <w:r>
              <w:t>2</w:t>
            </w:r>
            <w:r w:rsidR="000D0E0F">
              <w:t>0</w:t>
            </w:r>
            <w:r w:rsidR="006505AF">
              <w:t>/60</w:t>
            </w:r>
          </w:p>
        </w:tc>
        <w:tc>
          <w:tcPr>
            <w:tcW w:w="1293" w:type="dxa"/>
          </w:tcPr>
          <w:p w14:paraId="0F4AEBA1" w14:textId="02620AD6" w:rsidR="006505AF" w:rsidRPr="00482CE3" w:rsidRDefault="00E20667" w:rsidP="00916A8E">
            <w:pPr>
              <w:jc w:val="right"/>
            </w:pPr>
            <w:r>
              <w:t>1,333</w:t>
            </w:r>
          </w:p>
        </w:tc>
      </w:tr>
      <w:tr w:rsidR="001502CE" w:rsidRPr="00916A8E" w14:paraId="232EC0CD" w14:textId="77777777" w:rsidTr="00654EB6">
        <w:tc>
          <w:tcPr>
            <w:tcW w:w="2177" w:type="dxa"/>
          </w:tcPr>
          <w:p w14:paraId="34C66CFA" w14:textId="63C51FCD" w:rsidR="001502CE" w:rsidRDefault="00A03E20" w:rsidP="000D0E0F">
            <w:r>
              <w:t>HD staff</w:t>
            </w:r>
          </w:p>
        </w:tc>
        <w:tc>
          <w:tcPr>
            <w:tcW w:w="2001" w:type="dxa"/>
          </w:tcPr>
          <w:p w14:paraId="3B4F8AC9" w14:textId="0CCA21E0" w:rsidR="001502CE" w:rsidRDefault="00DF0C26" w:rsidP="00DF0C26">
            <w:r>
              <w:t xml:space="preserve">EHS-Net </w:t>
            </w:r>
            <w:r w:rsidR="00760289">
              <w:t xml:space="preserve">Restaurant </w:t>
            </w:r>
            <w:r w:rsidR="001502CE">
              <w:t xml:space="preserve">Observation </w:t>
            </w:r>
          </w:p>
        </w:tc>
        <w:tc>
          <w:tcPr>
            <w:tcW w:w="1293" w:type="dxa"/>
          </w:tcPr>
          <w:p w14:paraId="758C244C" w14:textId="0A3AA271" w:rsidR="001502CE" w:rsidRDefault="000D0E0F" w:rsidP="00916A8E">
            <w:pPr>
              <w:jc w:val="right"/>
            </w:pPr>
            <w:r>
              <w:t>400</w:t>
            </w:r>
          </w:p>
        </w:tc>
        <w:tc>
          <w:tcPr>
            <w:tcW w:w="1293" w:type="dxa"/>
          </w:tcPr>
          <w:p w14:paraId="1C596B4D" w14:textId="082A1486" w:rsidR="001502CE" w:rsidRDefault="000D0E0F" w:rsidP="00916A8E">
            <w:pPr>
              <w:jc w:val="right"/>
            </w:pPr>
            <w:r>
              <w:t>1</w:t>
            </w:r>
          </w:p>
        </w:tc>
        <w:tc>
          <w:tcPr>
            <w:tcW w:w="1293" w:type="dxa"/>
          </w:tcPr>
          <w:p w14:paraId="2D762DD5" w14:textId="40CA2F35" w:rsidR="001502CE" w:rsidRDefault="001502CE" w:rsidP="00916A8E">
            <w:pPr>
              <w:jc w:val="right"/>
            </w:pPr>
            <w:r>
              <w:t>30/60</w:t>
            </w:r>
          </w:p>
        </w:tc>
        <w:tc>
          <w:tcPr>
            <w:tcW w:w="1293" w:type="dxa"/>
          </w:tcPr>
          <w:p w14:paraId="29C91B72" w14:textId="7E756993" w:rsidR="001502CE" w:rsidRDefault="000D0E0F" w:rsidP="00916A8E">
            <w:pPr>
              <w:jc w:val="right"/>
            </w:pPr>
            <w:r>
              <w:t>20</w:t>
            </w:r>
            <w:r w:rsidR="001502CE">
              <w:t>0</w:t>
            </w:r>
          </w:p>
        </w:tc>
      </w:tr>
      <w:tr w:rsidR="00E624FF" w:rsidRPr="00916A8E" w14:paraId="6FCF6081" w14:textId="77777777" w:rsidTr="006472D2">
        <w:tc>
          <w:tcPr>
            <w:tcW w:w="8057" w:type="dxa"/>
            <w:gridSpan w:val="5"/>
          </w:tcPr>
          <w:p w14:paraId="51296583" w14:textId="1A565C02" w:rsidR="00E624FF" w:rsidRDefault="00E624FF" w:rsidP="00E624FF">
            <w:r>
              <w:rPr>
                <w:b/>
              </w:rPr>
              <w:t>TOTAL</w:t>
            </w:r>
          </w:p>
        </w:tc>
        <w:tc>
          <w:tcPr>
            <w:tcW w:w="1293" w:type="dxa"/>
          </w:tcPr>
          <w:p w14:paraId="3C284442" w14:textId="59ED0695" w:rsidR="00E624FF" w:rsidRDefault="00E624FF" w:rsidP="00E624FF">
            <w:pPr>
              <w:jc w:val="right"/>
            </w:pPr>
            <w:r>
              <w:t>1,</w:t>
            </w:r>
            <w:r w:rsidR="00A03E20">
              <w:t>7</w:t>
            </w:r>
            <w:r>
              <w:t>77</w:t>
            </w:r>
          </w:p>
        </w:tc>
      </w:tr>
    </w:tbl>
    <w:p w14:paraId="36FD6DF0" w14:textId="77777777" w:rsidR="00482CE3" w:rsidRDefault="00482CE3" w:rsidP="00AB14B6">
      <w:pPr>
        <w:rPr>
          <w:b/>
        </w:rPr>
      </w:pPr>
    </w:p>
    <w:p w14:paraId="336F660E" w14:textId="5999B25A" w:rsidR="00AB14B6" w:rsidRDefault="00442F26" w:rsidP="00AB14B6">
      <w:pPr>
        <w:rPr>
          <w:b/>
        </w:rPr>
      </w:pPr>
      <w:r w:rsidRPr="00B16FB5">
        <w:t>T</w:t>
      </w:r>
      <w:r w:rsidR="00AB14B6" w:rsidRPr="009D2526">
        <w:t>he maximum total annualized cost of this data collection to respondents</w:t>
      </w:r>
      <w:r w:rsidR="00EB19DB">
        <w:t xml:space="preserve"> </w:t>
      </w:r>
      <w:r w:rsidR="000D0E0F">
        <w:t>is</w:t>
      </w:r>
      <w:r w:rsidR="00AB14B6" w:rsidRPr="009D2526">
        <w:t xml:space="preserve"> estimated to be </w:t>
      </w:r>
      <w:r w:rsidR="00AB14B6" w:rsidRPr="00B24549">
        <w:t>$</w:t>
      </w:r>
      <w:r w:rsidR="00F75AE4">
        <w:t>18,759.58</w:t>
      </w:r>
      <w:r w:rsidR="00AB14B6" w:rsidRPr="00436C06">
        <w:t xml:space="preserve"> (See Table 1</w:t>
      </w:r>
      <w:r w:rsidR="00AC6F4A">
        <w:t>2</w:t>
      </w:r>
      <w:r w:rsidR="00F75AE4">
        <w:t>.</w:t>
      </w:r>
      <w:r w:rsidR="00AB14B6" w:rsidRPr="00436C06">
        <w:t>2). This figure is based on an estimated mean hourly wage of $</w:t>
      </w:r>
      <w:r>
        <w:t>16.</w:t>
      </w:r>
      <w:r w:rsidR="000D0E0F">
        <w:t>68</w:t>
      </w:r>
      <w:r w:rsidR="00AB14B6" w:rsidRPr="00436C06">
        <w:t xml:space="preserve"> for </w:t>
      </w:r>
      <w:r w:rsidR="00DA15C0">
        <w:t>managers</w:t>
      </w:r>
      <w:r>
        <w:t xml:space="preserve"> and</w:t>
      </w:r>
      <w:r w:rsidR="00DA15C0">
        <w:t xml:space="preserve"> </w:t>
      </w:r>
      <w:r w:rsidR="00AB14B6" w:rsidRPr="00436C06">
        <w:t>$</w:t>
      </w:r>
      <w:r w:rsidR="000D0E0F">
        <w:t>11.02</w:t>
      </w:r>
      <w:r w:rsidR="00AB14B6" w:rsidRPr="00436C06">
        <w:t xml:space="preserve"> for</w:t>
      </w:r>
      <w:r w:rsidR="002A351E">
        <w:t xml:space="preserve"> food</w:t>
      </w:r>
      <w:r w:rsidR="00AB14B6" w:rsidRPr="00436C06">
        <w:t xml:space="preserve"> workers. These estimated hourly wages were obtained from the U.S. Department of Labor Bureau of Labor Statistics </w:t>
      </w:r>
      <w:r w:rsidR="003E2001" w:rsidRPr="00436C06">
        <w:t>20</w:t>
      </w:r>
      <w:r w:rsidR="003E2001">
        <w:t>1</w:t>
      </w:r>
      <w:r w:rsidR="000D0E0F">
        <w:t>6</w:t>
      </w:r>
      <w:r w:rsidR="003E2001" w:rsidRPr="00436C06">
        <w:t xml:space="preserve"> </w:t>
      </w:r>
      <w:r w:rsidR="00AB14B6" w:rsidRPr="00436C06">
        <w:t>national occupational employment and wage estimates report</w:t>
      </w:r>
      <w:r w:rsidR="00DA15C0">
        <w:t xml:space="preserve"> </w:t>
      </w:r>
      <w:r w:rsidR="00AB14B6" w:rsidRPr="00436C06">
        <w:t>(</w:t>
      </w:r>
      <w:hyperlink r:id="rId20" w:history="1">
        <w:r w:rsidR="00DA15C0" w:rsidRPr="00843D98">
          <w:rPr>
            <w:rStyle w:val="Hyperlink"/>
          </w:rPr>
          <w:t>http://stats.bls.gov/oes/current/oes351012.htm</w:t>
        </w:r>
      </w:hyperlink>
      <w:r w:rsidR="00AB14B6" w:rsidRPr="00DA15C0">
        <w:t xml:space="preserve">; </w:t>
      </w:r>
      <w:hyperlink r:id="rId21" w:history="1">
        <w:r w:rsidR="00AB14B6" w:rsidRPr="000D0E0F">
          <w:rPr>
            <w:rStyle w:val="Hyperlink"/>
            <w:color w:val="0033CC"/>
          </w:rPr>
          <w:t>http://stats.bls.gov/oes/current/oes352021.htm</w:t>
        </w:r>
      </w:hyperlink>
      <w:r w:rsidR="000D0E0F">
        <w:rPr>
          <w:rStyle w:val="Hyperlink"/>
          <w:color w:val="auto"/>
          <w:u w:val="none"/>
        </w:rPr>
        <w:t>;</w:t>
      </w:r>
      <w:r w:rsidR="00AB14B6" w:rsidRPr="00DD1461">
        <w:t>)</w:t>
      </w:r>
      <w:r w:rsidR="00DD1461">
        <w:t>.</w:t>
      </w:r>
    </w:p>
    <w:p w14:paraId="53AB0711" w14:textId="77777777" w:rsidR="00AB14B6" w:rsidRDefault="00AB14B6" w:rsidP="00AB14B6">
      <w:pPr>
        <w:rPr>
          <w:b/>
        </w:rPr>
      </w:pPr>
    </w:p>
    <w:p w14:paraId="633B0B2A" w14:textId="482566C5" w:rsidR="00AB14B6" w:rsidRPr="00195DA6" w:rsidRDefault="00AB14B6" w:rsidP="00AB14B6">
      <w:pPr>
        <w:rPr>
          <w:b/>
        </w:rPr>
      </w:pPr>
      <w:r w:rsidRPr="00195DA6" w:rsidDel="00C62060">
        <w:rPr>
          <w:b/>
        </w:rPr>
        <w:t xml:space="preserve"> </w:t>
      </w:r>
      <w:r w:rsidRPr="0042228D">
        <w:rPr>
          <w:b/>
        </w:rPr>
        <w:t>1</w:t>
      </w:r>
      <w:r w:rsidR="007F522E" w:rsidRPr="0042228D">
        <w:rPr>
          <w:b/>
        </w:rPr>
        <w:t>2</w:t>
      </w:r>
      <w:r w:rsidRPr="0042228D">
        <w:rPr>
          <w:b/>
        </w:rPr>
        <w:t>.2- Estimated Annualized Burden Costs</w:t>
      </w:r>
      <w:r w:rsidRPr="00195DA6">
        <w:rPr>
          <w:b/>
        </w:rPr>
        <w:tab/>
      </w:r>
    </w:p>
    <w:tbl>
      <w:tblPr>
        <w:tblW w:w="1050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30"/>
        <w:gridCol w:w="2230"/>
        <w:gridCol w:w="2230"/>
        <w:gridCol w:w="3817"/>
      </w:tblGrid>
      <w:tr w:rsidR="00AB14B6" w:rsidRPr="00804460" w14:paraId="689CEFB5" w14:textId="77777777" w:rsidTr="00F9392B">
        <w:tc>
          <w:tcPr>
            <w:tcW w:w="2230" w:type="dxa"/>
            <w:tcMar>
              <w:left w:w="29" w:type="dxa"/>
              <w:right w:w="29" w:type="dxa"/>
            </w:tcMar>
            <w:vAlign w:val="bottom"/>
          </w:tcPr>
          <w:p w14:paraId="6B282AFD" w14:textId="77777777" w:rsidR="00AB14B6" w:rsidRPr="00804460" w:rsidRDefault="00AB14B6" w:rsidP="00AB14B6">
            <w:pPr>
              <w:autoSpaceDE w:val="0"/>
              <w:autoSpaceDN w:val="0"/>
              <w:adjustRightInd w:val="0"/>
              <w:rPr>
                <w:b/>
              </w:rPr>
            </w:pPr>
            <w:r w:rsidRPr="00804460">
              <w:rPr>
                <w:b/>
              </w:rPr>
              <w:t xml:space="preserve">Type of </w:t>
            </w:r>
            <w:r>
              <w:rPr>
                <w:b/>
              </w:rPr>
              <w:t>R</w:t>
            </w:r>
            <w:r w:rsidRPr="00804460">
              <w:rPr>
                <w:b/>
              </w:rPr>
              <w:t>espondent</w:t>
            </w:r>
          </w:p>
        </w:tc>
        <w:tc>
          <w:tcPr>
            <w:tcW w:w="2230" w:type="dxa"/>
            <w:tcMar>
              <w:left w:w="29" w:type="dxa"/>
              <w:right w:w="29" w:type="dxa"/>
            </w:tcMar>
            <w:vAlign w:val="bottom"/>
          </w:tcPr>
          <w:p w14:paraId="7F0618DA" w14:textId="77777777" w:rsidR="00AB14B6" w:rsidRPr="00804460" w:rsidRDefault="00AB14B6" w:rsidP="00AB14B6">
            <w:pPr>
              <w:autoSpaceDE w:val="0"/>
              <w:autoSpaceDN w:val="0"/>
              <w:adjustRightInd w:val="0"/>
              <w:jc w:val="center"/>
              <w:rPr>
                <w:b/>
              </w:rPr>
            </w:pPr>
            <w:r>
              <w:rPr>
                <w:b/>
              </w:rPr>
              <w:t>Total Burden Hours</w:t>
            </w:r>
          </w:p>
        </w:tc>
        <w:tc>
          <w:tcPr>
            <w:tcW w:w="2230" w:type="dxa"/>
            <w:tcMar>
              <w:left w:w="29" w:type="dxa"/>
              <w:right w:w="29" w:type="dxa"/>
            </w:tcMar>
            <w:vAlign w:val="bottom"/>
          </w:tcPr>
          <w:p w14:paraId="27F46798" w14:textId="77777777" w:rsidR="00AB14B6" w:rsidRPr="00804460" w:rsidRDefault="00AB14B6" w:rsidP="00AB14B6">
            <w:pPr>
              <w:autoSpaceDE w:val="0"/>
              <w:autoSpaceDN w:val="0"/>
              <w:adjustRightInd w:val="0"/>
              <w:jc w:val="center"/>
              <w:rPr>
                <w:b/>
              </w:rPr>
            </w:pPr>
            <w:r w:rsidRPr="00804460">
              <w:rPr>
                <w:b/>
              </w:rPr>
              <w:t>Hourly Wage Rate</w:t>
            </w:r>
          </w:p>
        </w:tc>
        <w:tc>
          <w:tcPr>
            <w:tcW w:w="3817" w:type="dxa"/>
            <w:tcMar>
              <w:left w:w="29" w:type="dxa"/>
              <w:right w:w="29" w:type="dxa"/>
            </w:tcMar>
            <w:vAlign w:val="bottom"/>
          </w:tcPr>
          <w:p w14:paraId="66370A8F" w14:textId="77777777" w:rsidR="00AB14B6" w:rsidRPr="00804460" w:rsidRDefault="00AB14B6" w:rsidP="00AB14B6">
            <w:pPr>
              <w:autoSpaceDE w:val="0"/>
              <w:autoSpaceDN w:val="0"/>
              <w:adjustRightInd w:val="0"/>
              <w:jc w:val="center"/>
              <w:rPr>
                <w:b/>
              </w:rPr>
            </w:pPr>
            <w:r>
              <w:rPr>
                <w:b/>
              </w:rPr>
              <w:t xml:space="preserve">Total </w:t>
            </w:r>
            <w:r w:rsidRPr="00804460">
              <w:rPr>
                <w:b/>
              </w:rPr>
              <w:t>Respondent Cost</w:t>
            </w:r>
            <w:r>
              <w:rPr>
                <w:b/>
              </w:rPr>
              <w:t>s</w:t>
            </w:r>
          </w:p>
        </w:tc>
      </w:tr>
      <w:tr w:rsidR="00AB14B6" w:rsidRPr="00436C06" w14:paraId="7B2B629E" w14:textId="77777777" w:rsidTr="00F9392B">
        <w:tc>
          <w:tcPr>
            <w:tcW w:w="2230" w:type="dxa"/>
            <w:tcMar>
              <w:left w:w="29" w:type="dxa"/>
              <w:right w:w="29" w:type="dxa"/>
            </w:tcMar>
          </w:tcPr>
          <w:p w14:paraId="67A4D1D6" w14:textId="77777777" w:rsidR="00AB14B6" w:rsidRPr="00436C06" w:rsidRDefault="00DA15C0" w:rsidP="00AB14B6">
            <w:r>
              <w:t>Managers</w:t>
            </w:r>
          </w:p>
        </w:tc>
        <w:tc>
          <w:tcPr>
            <w:tcW w:w="2230" w:type="dxa"/>
            <w:tcMar>
              <w:left w:w="29" w:type="dxa"/>
              <w:right w:w="29" w:type="dxa"/>
            </w:tcMar>
          </w:tcPr>
          <w:p w14:paraId="3912EBD7" w14:textId="02AA36DE" w:rsidR="00AB14B6" w:rsidRPr="00436C06" w:rsidRDefault="00B30E2D" w:rsidP="00C10BF8">
            <w:pPr>
              <w:autoSpaceDE w:val="0"/>
              <w:autoSpaceDN w:val="0"/>
              <w:adjustRightInd w:val="0"/>
            </w:pPr>
            <w:r>
              <w:t>244</w:t>
            </w:r>
          </w:p>
        </w:tc>
        <w:tc>
          <w:tcPr>
            <w:tcW w:w="2230" w:type="dxa"/>
            <w:tcMar>
              <w:left w:w="29" w:type="dxa"/>
              <w:right w:w="29" w:type="dxa"/>
            </w:tcMar>
          </w:tcPr>
          <w:p w14:paraId="25EE5C91" w14:textId="52249808" w:rsidR="00AB14B6" w:rsidRPr="00436C06" w:rsidRDefault="00AB14B6" w:rsidP="000D0E0F">
            <w:pPr>
              <w:autoSpaceDE w:val="0"/>
              <w:autoSpaceDN w:val="0"/>
              <w:adjustRightInd w:val="0"/>
            </w:pPr>
            <w:r w:rsidRPr="00436C06">
              <w:t>$</w:t>
            </w:r>
            <w:r w:rsidR="000D0E0F">
              <w:t>16.68</w:t>
            </w:r>
          </w:p>
        </w:tc>
        <w:tc>
          <w:tcPr>
            <w:tcW w:w="3817" w:type="dxa"/>
            <w:tcMar>
              <w:left w:w="29" w:type="dxa"/>
              <w:right w:w="29" w:type="dxa"/>
            </w:tcMar>
          </w:tcPr>
          <w:p w14:paraId="4461E8C3" w14:textId="0A11E9F7" w:rsidR="00AB14B6" w:rsidRPr="00436C06" w:rsidRDefault="00AB14B6" w:rsidP="0042228D">
            <w:pPr>
              <w:autoSpaceDE w:val="0"/>
              <w:autoSpaceDN w:val="0"/>
              <w:adjustRightInd w:val="0"/>
              <w:ind w:right="90"/>
              <w:jc w:val="right"/>
            </w:pPr>
            <w:r w:rsidRPr="00436C06">
              <w:t>$</w:t>
            </w:r>
            <w:r w:rsidR="0042228D">
              <w:t>4,069.92</w:t>
            </w:r>
          </w:p>
        </w:tc>
      </w:tr>
      <w:tr w:rsidR="00AB14B6" w:rsidRPr="00436C06" w14:paraId="05B2642D" w14:textId="77777777" w:rsidTr="00F9392B">
        <w:tblPrEx>
          <w:tblLook w:val="01E0" w:firstRow="1" w:lastRow="1" w:firstColumn="1" w:lastColumn="1" w:noHBand="0" w:noVBand="0"/>
        </w:tblPrEx>
        <w:tc>
          <w:tcPr>
            <w:tcW w:w="2230" w:type="dxa"/>
            <w:tcMar>
              <w:left w:w="29" w:type="dxa"/>
              <w:right w:w="29" w:type="dxa"/>
            </w:tcMar>
          </w:tcPr>
          <w:p w14:paraId="4A73492D" w14:textId="226B5855" w:rsidR="00AB14B6" w:rsidRPr="00436C06" w:rsidRDefault="005300A6" w:rsidP="00AB14B6">
            <w:r>
              <w:t xml:space="preserve">Food </w:t>
            </w:r>
            <w:r w:rsidR="00DA15C0">
              <w:t>Workers</w:t>
            </w:r>
          </w:p>
        </w:tc>
        <w:tc>
          <w:tcPr>
            <w:tcW w:w="2230" w:type="dxa"/>
            <w:tcMar>
              <w:left w:w="29" w:type="dxa"/>
              <w:right w:w="29" w:type="dxa"/>
            </w:tcMar>
          </w:tcPr>
          <w:p w14:paraId="43CB0DE7" w14:textId="5C836B78" w:rsidR="00AB14B6" w:rsidRPr="00436C06" w:rsidRDefault="00092599" w:rsidP="00AB14B6">
            <w:pPr>
              <w:autoSpaceDE w:val="0"/>
              <w:autoSpaceDN w:val="0"/>
              <w:adjustRightInd w:val="0"/>
            </w:pPr>
            <w:r>
              <w:t>67</w:t>
            </w:r>
          </w:p>
        </w:tc>
        <w:tc>
          <w:tcPr>
            <w:tcW w:w="2230" w:type="dxa"/>
            <w:tcMar>
              <w:left w:w="29" w:type="dxa"/>
              <w:right w:w="29" w:type="dxa"/>
            </w:tcMar>
          </w:tcPr>
          <w:p w14:paraId="5FE1267D" w14:textId="19C6DE84" w:rsidR="00AB14B6" w:rsidRPr="00436C06" w:rsidRDefault="00AB14B6" w:rsidP="000D0E0F">
            <w:pPr>
              <w:autoSpaceDE w:val="0"/>
              <w:autoSpaceDN w:val="0"/>
              <w:adjustRightInd w:val="0"/>
            </w:pPr>
            <w:r w:rsidRPr="00436C06">
              <w:t>$</w:t>
            </w:r>
            <w:r w:rsidR="000D0E0F">
              <w:t>11.02</w:t>
            </w:r>
          </w:p>
        </w:tc>
        <w:tc>
          <w:tcPr>
            <w:tcW w:w="3817" w:type="dxa"/>
            <w:tcMar>
              <w:left w:w="29" w:type="dxa"/>
              <w:right w:w="29" w:type="dxa"/>
            </w:tcMar>
          </w:tcPr>
          <w:p w14:paraId="5B8E85DD" w14:textId="26177EEB" w:rsidR="00AB14B6" w:rsidRPr="00436C06" w:rsidRDefault="00AB14B6" w:rsidP="00E20667">
            <w:pPr>
              <w:autoSpaceDE w:val="0"/>
              <w:autoSpaceDN w:val="0"/>
              <w:adjustRightInd w:val="0"/>
              <w:ind w:right="90"/>
              <w:jc w:val="right"/>
            </w:pPr>
            <w:r w:rsidRPr="00436C06">
              <w:t>$</w:t>
            </w:r>
            <w:r w:rsidR="00E20667">
              <w:t>14,689.66</w:t>
            </w:r>
          </w:p>
        </w:tc>
      </w:tr>
      <w:tr w:rsidR="00AB14B6" w:rsidRPr="00BF012B" w14:paraId="7D1180DA" w14:textId="77777777" w:rsidTr="00F9392B">
        <w:tblPrEx>
          <w:tblLook w:val="01E0" w:firstRow="1" w:lastRow="1" w:firstColumn="1" w:lastColumn="1" w:noHBand="0" w:noVBand="0"/>
        </w:tblPrEx>
        <w:trPr>
          <w:trHeight w:val="80"/>
        </w:trPr>
        <w:tc>
          <w:tcPr>
            <w:tcW w:w="2230" w:type="dxa"/>
            <w:tcMar>
              <w:left w:w="29" w:type="dxa"/>
              <w:right w:w="29" w:type="dxa"/>
            </w:tcMar>
          </w:tcPr>
          <w:p w14:paraId="27B9D39D" w14:textId="1DE9961B" w:rsidR="00AB14B6" w:rsidRPr="00436C06" w:rsidRDefault="00AB14B6" w:rsidP="00AB14B6">
            <w:r w:rsidRPr="00436C06">
              <w:t>Total</w:t>
            </w:r>
          </w:p>
        </w:tc>
        <w:tc>
          <w:tcPr>
            <w:tcW w:w="2230" w:type="dxa"/>
            <w:tcMar>
              <w:left w:w="29" w:type="dxa"/>
              <w:right w:w="29" w:type="dxa"/>
            </w:tcMar>
          </w:tcPr>
          <w:p w14:paraId="1EF7E988" w14:textId="3510C425" w:rsidR="00AB14B6" w:rsidRPr="00436C06" w:rsidRDefault="00AB14B6" w:rsidP="00AB14B6">
            <w:pPr>
              <w:autoSpaceDE w:val="0"/>
              <w:autoSpaceDN w:val="0"/>
              <w:adjustRightInd w:val="0"/>
            </w:pPr>
          </w:p>
        </w:tc>
        <w:tc>
          <w:tcPr>
            <w:tcW w:w="2230" w:type="dxa"/>
            <w:tcMar>
              <w:left w:w="29" w:type="dxa"/>
              <w:right w:w="29" w:type="dxa"/>
            </w:tcMar>
          </w:tcPr>
          <w:p w14:paraId="27C6C26D" w14:textId="5F6D223E" w:rsidR="00AB14B6" w:rsidRPr="00436C06" w:rsidRDefault="00AB14B6" w:rsidP="00AB14B6">
            <w:pPr>
              <w:autoSpaceDE w:val="0"/>
              <w:autoSpaceDN w:val="0"/>
              <w:adjustRightInd w:val="0"/>
            </w:pPr>
          </w:p>
        </w:tc>
        <w:tc>
          <w:tcPr>
            <w:tcW w:w="3817" w:type="dxa"/>
            <w:tcMar>
              <w:left w:w="29" w:type="dxa"/>
              <w:right w:w="29" w:type="dxa"/>
            </w:tcMar>
          </w:tcPr>
          <w:p w14:paraId="0F1D9609" w14:textId="07295B90" w:rsidR="00AB14B6" w:rsidRPr="00B14BD4" w:rsidRDefault="00C32D57" w:rsidP="0042228D">
            <w:pPr>
              <w:autoSpaceDE w:val="0"/>
              <w:autoSpaceDN w:val="0"/>
              <w:adjustRightInd w:val="0"/>
              <w:ind w:right="90"/>
              <w:jc w:val="right"/>
            </w:pPr>
            <w:r w:rsidRPr="00B14BD4">
              <w:t>$</w:t>
            </w:r>
            <w:r w:rsidR="0042228D" w:rsidRPr="00B14BD4">
              <w:t>18,759.58</w:t>
            </w:r>
          </w:p>
        </w:tc>
      </w:tr>
    </w:tbl>
    <w:p w14:paraId="23892422" w14:textId="77777777" w:rsidR="00740F51" w:rsidRDefault="00740F51" w:rsidP="00AB14B6">
      <w:pPr>
        <w:autoSpaceDE w:val="0"/>
        <w:autoSpaceDN w:val="0"/>
        <w:adjustRightInd w:val="0"/>
        <w:ind w:left="432" w:hanging="432"/>
        <w:rPr>
          <w:b/>
        </w:rPr>
      </w:pPr>
    </w:p>
    <w:p w14:paraId="5F3BE66B" w14:textId="04F7A682" w:rsidR="00AB14B6" w:rsidRPr="00195DA6" w:rsidRDefault="00AB14B6" w:rsidP="00AB14B6">
      <w:pPr>
        <w:autoSpaceDE w:val="0"/>
        <w:autoSpaceDN w:val="0"/>
        <w:adjustRightInd w:val="0"/>
        <w:ind w:left="432" w:hanging="432"/>
        <w:rPr>
          <w:b/>
        </w:rPr>
      </w:pPr>
      <w:r w:rsidRPr="00195DA6">
        <w:rPr>
          <w:b/>
        </w:rPr>
        <w:t>1</w:t>
      </w:r>
      <w:r w:rsidR="006E6EB5">
        <w:rPr>
          <w:b/>
        </w:rPr>
        <w:t>3</w:t>
      </w:r>
      <w:r w:rsidRPr="00195DA6">
        <w:rPr>
          <w:b/>
        </w:rPr>
        <w:t xml:space="preserve">. Estimates of Other Total Annual Cost Burden to Respondents </w:t>
      </w:r>
      <w:r w:rsidR="00C0569A">
        <w:rPr>
          <w:b/>
        </w:rPr>
        <w:t>or</w:t>
      </w:r>
      <w:r w:rsidRPr="00195DA6">
        <w:rPr>
          <w:b/>
        </w:rPr>
        <w:t xml:space="preserve"> Record Keepers </w:t>
      </w:r>
    </w:p>
    <w:p w14:paraId="18038E4F" w14:textId="77777777" w:rsidR="00AB14B6" w:rsidRPr="00195DA6" w:rsidRDefault="00AB14B6" w:rsidP="00AB14B6">
      <w:pPr>
        <w:autoSpaceDE w:val="0"/>
        <w:autoSpaceDN w:val="0"/>
        <w:adjustRightInd w:val="0"/>
        <w:ind w:left="432" w:hanging="432"/>
        <w:rPr>
          <w:b/>
          <w:sz w:val="16"/>
          <w:szCs w:val="16"/>
        </w:rPr>
      </w:pPr>
    </w:p>
    <w:p w14:paraId="5B7734B4" w14:textId="77777777" w:rsidR="00AB14B6" w:rsidRPr="009D2526" w:rsidRDefault="00AB14B6" w:rsidP="00AB14B6">
      <w:pPr>
        <w:autoSpaceDE w:val="0"/>
        <w:autoSpaceDN w:val="0"/>
        <w:adjustRightInd w:val="0"/>
        <w:ind w:left="90" w:hanging="90"/>
      </w:pPr>
      <w:r w:rsidRPr="009D2526">
        <w:t xml:space="preserve">There are no other costs to respondents or record keepers. </w:t>
      </w:r>
    </w:p>
    <w:p w14:paraId="072DCC97" w14:textId="77777777" w:rsidR="00D56AFF" w:rsidRDefault="00D56AFF" w:rsidP="00AB14B6">
      <w:pPr>
        <w:autoSpaceDE w:val="0"/>
        <w:autoSpaceDN w:val="0"/>
        <w:adjustRightInd w:val="0"/>
        <w:ind w:left="432" w:hanging="432"/>
        <w:rPr>
          <w:b/>
        </w:rPr>
      </w:pPr>
    </w:p>
    <w:p w14:paraId="030E5F40" w14:textId="1CAED485" w:rsidR="00AB14B6" w:rsidRPr="00195DA6" w:rsidRDefault="00AB14B6" w:rsidP="00AB14B6">
      <w:pPr>
        <w:autoSpaceDE w:val="0"/>
        <w:autoSpaceDN w:val="0"/>
        <w:adjustRightInd w:val="0"/>
        <w:ind w:left="432" w:hanging="432"/>
        <w:rPr>
          <w:b/>
        </w:rPr>
      </w:pPr>
      <w:r w:rsidRPr="00195DA6">
        <w:rPr>
          <w:b/>
        </w:rPr>
        <w:t>1</w:t>
      </w:r>
      <w:r w:rsidR="00300682">
        <w:rPr>
          <w:b/>
        </w:rPr>
        <w:t>4</w:t>
      </w:r>
      <w:r w:rsidRPr="00195DA6">
        <w:rPr>
          <w:b/>
        </w:rPr>
        <w:t xml:space="preserve">. Annualized Cost to the Federal Government </w:t>
      </w:r>
    </w:p>
    <w:p w14:paraId="5968DC09" w14:textId="77777777" w:rsidR="00AB14B6" w:rsidRPr="00195DA6" w:rsidRDefault="00AB14B6" w:rsidP="00AB14B6">
      <w:pPr>
        <w:autoSpaceDE w:val="0"/>
        <w:autoSpaceDN w:val="0"/>
        <w:adjustRightInd w:val="0"/>
        <w:ind w:left="432" w:hanging="432"/>
        <w:rPr>
          <w:b/>
          <w:sz w:val="16"/>
          <w:szCs w:val="16"/>
        </w:rPr>
      </w:pPr>
    </w:p>
    <w:p w14:paraId="26CE318C" w14:textId="3D6BD810" w:rsidR="00AB14B6" w:rsidRPr="00436C06" w:rsidRDefault="00AB14B6" w:rsidP="00AB14B6">
      <w:bookmarkStart w:id="3" w:name="OLE_LINK13"/>
      <w:r w:rsidRPr="00436C06">
        <w:t>Costs to the government include a portion of the annual cooperative agreement to the EHS-Net sites that will collect the data and the costs of CDC personnel wo</w:t>
      </w:r>
      <w:r w:rsidR="001147F2">
        <w:t xml:space="preserve">rking on the data collection (Table </w:t>
      </w:r>
      <w:r w:rsidRPr="00436C06">
        <w:t>1</w:t>
      </w:r>
      <w:r w:rsidR="00882760">
        <w:t>4</w:t>
      </w:r>
      <w:r w:rsidRPr="00436C06">
        <w:t xml:space="preserve">.1). </w:t>
      </w:r>
      <w:r>
        <w:t>The EHS-Net sites participating in this study receive equal funding, and w</w:t>
      </w:r>
      <w:r w:rsidRPr="00436C06">
        <w:t>e estimate that the sites will use approximately 20% of their cooperative agreement funds to conduct this data collection</w:t>
      </w:r>
      <w:r w:rsidR="00C8494D">
        <w:t xml:space="preserve">. </w:t>
      </w:r>
      <w:r>
        <w:t xml:space="preserve">We also estimate </w:t>
      </w:r>
      <w:r w:rsidRPr="00436C06">
        <w:t xml:space="preserve">that </w:t>
      </w:r>
      <w:r w:rsidR="00442206">
        <w:t>two</w:t>
      </w:r>
      <w:r w:rsidRPr="00436C06">
        <w:t xml:space="preserve"> CDC staff member</w:t>
      </w:r>
      <w:r w:rsidR="00442206">
        <w:t>s</w:t>
      </w:r>
      <w:r w:rsidRPr="00436C06">
        <w:t xml:space="preserve"> will spend approximately </w:t>
      </w:r>
      <w:r w:rsidR="0048165D">
        <w:t>50</w:t>
      </w:r>
      <w:r w:rsidRPr="00436C06">
        <w:t xml:space="preserve">% of </w:t>
      </w:r>
      <w:r w:rsidR="00740F51">
        <w:t>their</w:t>
      </w:r>
      <w:r w:rsidRPr="00436C06">
        <w:t xml:space="preserve"> time on this data collection.</w:t>
      </w:r>
    </w:p>
    <w:p w14:paraId="4F4F7E08" w14:textId="77777777" w:rsidR="00AB14B6" w:rsidRPr="00436C06" w:rsidRDefault="00AB14B6" w:rsidP="00AB14B6">
      <w:pPr>
        <w:autoSpaceDE w:val="0"/>
        <w:autoSpaceDN w:val="0"/>
        <w:adjustRightInd w:val="0"/>
        <w:ind w:left="342"/>
      </w:pPr>
    </w:p>
    <w:p w14:paraId="37A2DF42" w14:textId="5FCFA675" w:rsidR="00AB14B6" w:rsidRPr="00195DA6" w:rsidRDefault="00AB14B6" w:rsidP="00AB14B6">
      <w:pPr>
        <w:adjustRightInd w:val="0"/>
        <w:ind w:left="342"/>
        <w:rPr>
          <w:rFonts w:eastAsia="SimSun"/>
          <w:lang w:eastAsia="zh-CN"/>
        </w:rPr>
      </w:pPr>
      <w:r w:rsidRPr="00195DA6">
        <w:rPr>
          <w:rFonts w:eastAsia="SimSun"/>
          <w:b/>
          <w:lang w:eastAsia="zh-CN"/>
        </w:rPr>
        <w:t>1</w:t>
      </w:r>
      <w:r w:rsidR="00882760">
        <w:rPr>
          <w:rFonts w:eastAsia="SimSun"/>
          <w:b/>
          <w:lang w:eastAsia="zh-CN"/>
        </w:rPr>
        <w:t>4</w:t>
      </w:r>
      <w:r w:rsidRPr="00195DA6">
        <w:rPr>
          <w:rFonts w:eastAsia="SimSun"/>
          <w:b/>
          <w:lang w:eastAsia="zh-CN"/>
        </w:rPr>
        <w:t>.1</w:t>
      </w:r>
      <w:r w:rsidR="001804E8">
        <w:rPr>
          <w:rFonts w:eastAsia="SimSun"/>
          <w:b/>
          <w:lang w:eastAsia="zh-CN"/>
        </w:rPr>
        <w:t xml:space="preserve">-Estimated </w:t>
      </w:r>
      <w:r w:rsidR="001804E8" w:rsidRPr="00195DA6">
        <w:rPr>
          <w:b/>
        </w:rPr>
        <w:t>Annualized Cost to the Federal Government</w:t>
      </w:r>
    </w:p>
    <w:tbl>
      <w:tblPr>
        <w:tblW w:w="9285" w:type="dxa"/>
        <w:tblInd w:w="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58"/>
        <w:gridCol w:w="4127"/>
      </w:tblGrid>
      <w:tr w:rsidR="00561566" w:rsidRPr="00195DA6" w14:paraId="74FC0EBF" w14:textId="77777777" w:rsidTr="00325FB2">
        <w:tc>
          <w:tcPr>
            <w:tcW w:w="5158" w:type="dxa"/>
          </w:tcPr>
          <w:bookmarkEnd w:id="3"/>
          <w:p w14:paraId="223496B4" w14:textId="77777777" w:rsidR="00561566" w:rsidRPr="00195DA6" w:rsidRDefault="00561566" w:rsidP="00CD6543">
            <w:pPr>
              <w:adjustRightInd w:val="0"/>
              <w:rPr>
                <w:rFonts w:eastAsia="SimSun"/>
                <w:b/>
                <w:lang w:eastAsia="zh-CN"/>
              </w:rPr>
            </w:pPr>
            <w:r w:rsidRPr="00195DA6">
              <w:rPr>
                <w:rFonts w:eastAsia="SimSun"/>
                <w:b/>
                <w:lang w:eastAsia="zh-CN"/>
              </w:rPr>
              <w:t>Expenditure</w:t>
            </w:r>
          </w:p>
        </w:tc>
        <w:tc>
          <w:tcPr>
            <w:tcW w:w="4127" w:type="dxa"/>
          </w:tcPr>
          <w:p w14:paraId="56863069" w14:textId="77777777" w:rsidR="00561566" w:rsidRPr="00195DA6" w:rsidRDefault="00561566" w:rsidP="00CD6543">
            <w:pPr>
              <w:adjustRightInd w:val="0"/>
              <w:jc w:val="right"/>
              <w:rPr>
                <w:rFonts w:eastAsia="SimSun"/>
                <w:b/>
                <w:lang w:eastAsia="zh-CN"/>
              </w:rPr>
            </w:pPr>
            <w:r w:rsidRPr="00195DA6">
              <w:rPr>
                <w:rFonts w:eastAsia="SimSun"/>
                <w:b/>
                <w:lang w:eastAsia="zh-CN"/>
              </w:rPr>
              <w:t>Cost</w:t>
            </w:r>
          </w:p>
        </w:tc>
      </w:tr>
      <w:tr w:rsidR="00561566" w:rsidRPr="00195DA6" w14:paraId="5BC66D7E" w14:textId="77777777" w:rsidTr="00325FB2">
        <w:tc>
          <w:tcPr>
            <w:tcW w:w="5158" w:type="dxa"/>
          </w:tcPr>
          <w:p w14:paraId="04CEB717" w14:textId="77777777" w:rsidR="00561566" w:rsidRPr="008F2C7D" w:rsidRDefault="00561566" w:rsidP="00CD6543">
            <w:pPr>
              <w:adjustRightInd w:val="0"/>
              <w:rPr>
                <w:rFonts w:eastAsia="SimSun"/>
                <w:lang w:eastAsia="zh-CN"/>
              </w:rPr>
            </w:pPr>
            <w:r w:rsidRPr="008F2C7D">
              <w:rPr>
                <w:rFonts w:eastAsia="SimSun"/>
                <w:lang w:eastAsia="zh-CN"/>
              </w:rPr>
              <w:t>Awards to sites</w:t>
            </w:r>
            <w:r>
              <w:rPr>
                <w:rFonts w:eastAsia="SimSun"/>
                <w:lang w:eastAsia="zh-CN"/>
              </w:rPr>
              <w:t xml:space="preserve"> (</w:t>
            </w:r>
            <w:r w:rsidRPr="007937DD">
              <w:rPr>
                <w:rFonts w:eastAsia="SimSun"/>
                <w:lang w:eastAsia="zh-CN"/>
              </w:rPr>
              <w:t>$192,500</w:t>
            </w:r>
            <w:r>
              <w:rPr>
                <w:rFonts w:eastAsia="SimSun"/>
                <w:lang w:eastAsia="zh-CN"/>
              </w:rPr>
              <w:t xml:space="preserve"> * 8</w:t>
            </w:r>
            <w:r w:rsidRPr="008F2C7D">
              <w:rPr>
                <w:rFonts w:eastAsia="SimSun"/>
                <w:lang w:eastAsia="zh-CN"/>
              </w:rPr>
              <w:t xml:space="preserve"> site</w:t>
            </w:r>
            <w:r>
              <w:rPr>
                <w:rFonts w:eastAsia="SimSun"/>
                <w:lang w:eastAsia="zh-CN"/>
              </w:rPr>
              <w:t>s</w:t>
            </w:r>
            <w:r w:rsidRPr="008F2C7D">
              <w:rPr>
                <w:rFonts w:eastAsia="SimSun"/>
                <w:lang w:eastAsia="zh-CN"/>
              </w:rPr>
              <w:t xml:space="preserve">) </w:t>
            </w:r>
          </w:p>
        </w:tc>
        <w:tc>
          <w:tcPr>
            <w:tcW w:w="4127" w:type="dxa"/>
          </w:tcPr>
          <w:p w14:paraId="0952B105" w14:textId="77777777" w:rsidR="00561566" w:rsidRPr="008F2C7D" w:rsidRDefault="00561566" w:rsidP="00CD6543">
            <w:pPr>
              <w:adjustRightInd w:val="0"/>
              <w:jc w:val="right"/>
              <w:rPr>
                <w:color w:val="000000"/>
              </w:rPr>
            </w:pPr>
            <w:bookmarkStart w:id="4" w:name="OLE_LINK3"/>
            <w:bookmarkStart w:id="5" w:name="OLE_LINK4"/>
            <w:r w:rsidRPr="008F2C7D">
              <w:rPr>
                <w:rFonts w:eastAsia="SimSun"/>
                <w:lang w:eastAsia="zh-CN"/>
              </w:rPr>
              <w:t>$</w:t>
            </w:r>
            <w:bookmarkEnd w:id="4"/>
            <w:bookmarkEnd w:id="5"/>
            <w:r w:rsidRPr="008F2C7D">
              <w:rPr>
                <w:color w:val="000000"/>
              </w:rPr>
              <w:t>1,540,000</w:t>
            </w:r>
          </w:p>
          <w:p w14:paraId="445DC11E" w14:textId="77777777" w:rsidR="00561566" w:rsidRPr="008F2C7D" w:rsidRDefault="00561566" w:rsidP="00CD6543">
            <w:pPr>
              <w:adjustRightInd w:val="0"/>
              <w:jc w:val="right"/>
              <w:rPr>
                <w:rFonts w:eastAsia="SimSun"/>
                <w:lang w:eastAsia="zh-CN"/>
              </w:rPr>
            </w:pPr>
          </w:p>
        </w:tc>
      </w:tr>
      <w:tr w:rsidR="00561566" w:rsidRPr="00195DA6" w14:paraId="2905B9FD" w14:textId="77777777" w:rsidTr="00325FB2">
        <w:tc>
          <w:tcPr>
            <w:tcW w:w="5158" w:type="dxa"/>
          </w:tcPr>
          <w:p w14:paraId="6663738E" w14:textId="77777777" w:rsidR="00561566" w:rsidRPr="008F2C7D" w:rsidRDefault="00561566" w:rsidP="00CD6543">
            <w:pPr>
              <w:adjustRightInd w:val="0"/>
              <w:rPr>
                <w:rFonts w:eastAsia="SimSun"/>
                <w:lang w:eastAsia="zh-CN"/>
              </w:rPr>
            </w:pPr>
            <w:r w:rsidRPr="008F2C7D">
              <w:rPr>
                <w:rFonts w:eastAsia="SimSun"/>
                <w:lang w:eastAsia="zh-CN"/>
              </w:rPr>
              <w:t>CDC Salary (</w:t>
            </w:r>
            <w:r>
              <w:rPr>
                <w:rFonts w:eastAsia="SimSun"/>
                <w:lang w:eastAsia="zh-CN"/>
              </w:rPr>
              <w:t xml:space="preserve">50% of </w:t>
            </w:r>
            <w:r w:rsidRPr="008F2C7D">
              <w:rPr>
                <w:rFonts w:eastAsia="SimSun"/>
                <w:lang w:eastAsia="zh-CN"/>
              </w:rPr>
              <w:t>2 staff members)</w:t>
            </w:r>
          </w:p>
        </w:tc>
        <w:tc>
          <w:tcPr>
            <w:tcW w:w="4127" w:type="dxa"/>
          </w:tcPr>
          <w:p w14:paraId="1055074C" w14:textId="77777777" w:rsidR="00561566" w:rsidRPr="008F2C7D" w:rsidRDefault="00561566" w:rsidP="00CD6543">
            <w:pPr>
              <w:adjustRightInd w:val="0"/>
              <w:jc w:val="right"/>
              <w:rPr>
                <w:rFonts w:eastAsia="SimSun"/>
                <w:lang w:eastAsia="zh-CN"/>
              </w:rPr>
            </w:pPr>
            <w:r w:rsidRPr="008F2C7D">
              <w:rPr>
                <w:rFonts w:eastAsia="SimSun"/>
                <w:lang w:eastAsia="zh-CN"/>
              </w:rPr>
              <w:t>$150,000</w:t>
            </w:r>
          </w:p>
        </w:tc>
      </w:tr>
      <w:tr w:rsidR="00561566" w:rsidRPr="00195DA6" w14:paraId="462486B6" w14:textId="77777777" w:rsidTr="00325FB2">
        <w:tc>
          <w:tcPr>
            <w:tcW w:w="5158" w:type="dxa"/>
          </w:tcPr>
          <w:p w14:paraId="5BBCEE68" w14:textId="77777777" w:rsidR="00561566" w:rsidRPr="008F2C7D" w:rsidRDefault="00561566" w:rsidP="00CD6543">
            <w:pPr>
              <w:adjustRightInd w:val="0"/>
              <w:rPr>
                <w:rFonts w:eastAsia="SimSun"/>
                <w:lang w:eastAsia="zh-CN"/>
              </w:rPr>
            </w:pPr>
            <w:r w:rsidRPr="008F2C7D">
              <w:rPr>
                <w:rFonts w:eastAsia="SimSun"/>
                <w:lang w:eastAsia="zh-CN"/>
              </w:rPr>
              <w:t>FOA administration</w:t>
            </w:r>
          </w:p>
        </w:tc>
        <w:tc>
          <w:tcPr>
            <w:tcW w:w="4127" w:type="dxa"/>
          </w:tcPr>
          <w:p w14:paraId="7A130144" w14:textId="77777777" w:rsidR="00561566" w:rsidRPr="008F2C7D" w:rsidRDefault="00561566" w:rsidP="00CD6543">
            <w:pPr>
              <w:adjustRightInd w:val="0"/>
              <w:jc w:val="right"/>
              <w:rPr>
                <w:rFonts w:eastAsia="SimSun"/>
                <w:lang w:eastAsia="zh-CN"/>
              </w:rPr>
            </w:pPr>
            <w:r w:rsidRPr="008F2C7D">
              <w:rPr>
                <w:rFonts w:eastAsia="SimSun"/>
                <w:lang w:eastAsia="zh-CN"/>
              </w:rPr>
              <w:t>$</w:t>
            </w:r>
            <w:r>
              <w:rPr>
                <w:rFonts w:eastAsia="SimSun"/>
                <w:lang w:eastAsia="zh-CN"/>
              </w:rPr>
              <w:t>1</w:t>
            </w:r>
            <w:r w:rsidRPr="008F2C7D">
              <w:rPr>
                <w:rFonts w:eastAsia="SimSun"/>
                <w:lang w:eastAsia="zh-CN"/>
              </w:rPr>
              <w:t>50,000</w:t>
            </w:r>
          </w:p>
        </w:tc>
      </w:tr>
      <w:tr w:rsidR="00561566" w:rsidRPr="00195DA6" w14:paraId="4BA1978F" w14:textId="77777777" w:rsidTr="00325FB2">
        <w:tc>
          <w:tcPr>
            <w:tcW w:w="5158" w:type="dxa"/>
          </w:tcPr>
          <w:p w14:paraId="0250DB73" w14:textId="77777777" w:rsidR="00561566" w:rsidRPr="008F2C7D" w:rsidRDefault="00561566" w:rsidP="00CD6543">
            <w:pPr>
              <w:adjustRightInd w:val="0"/>
              <w:rPr>
                <w:rFonts w:eastAsia="SimSun"/>
                <w:lang w:eastAsia="zh-CN"/>
              </w:rPr>
            </w:pPr>
            <w:r w:rsidRPr="008F2C7D">
              <w:rPr>
                <w:rFonts w:eastAsia="SimSun"/>
                <w:lang w:eastAsia="zh-CN"/>
              </w:rPr>
              <w:t>Travel for site visits</w:t>
            </w:r>
          </w:p>
        </w:tc>
        <w:tc>
          <w:tcPr>
            <w:tcW w:w="4127" w:type="dxa"/>
          </w:tcPr>
          <w:p w14:paraId="72FF6A65" w14:textId="77777777" w:rsidR="00561566" w:rsidRPr="008F2C7D" w:rsidRDefault="00561566" w:rsidP="00CD6543">
            <w:pPr>
              <w:adjustRightInd w:val="0"/>
              <w:jc w:val="right"/>
              <w:rPr>
                <w:rFonts w:eastAsia="SimSun"/>
                <w:lang w:eastAsia="zh-CN"/>
              </w:rPr>
            </w:pPr>
            <w:r w:rsidRPr="008F2C7D">
              <w:rPr>
                <w:rFonts w:eastAsia="SimSun"/>
                <w:lang w:eastAsia="zh-CN"/>
              </w:rPr>
              <w:t>$5,000</w:t>
            </w:r>
          </w:p>
        </w:tc>
      </w:tr>
      <w:tr w:rsidR="00561566" w:rsidRPr="00195DA6" w14:paraId="6B8789F1" w14:textId="77777777" w:rsidTr="00325FB2">
        <w:tc>
          <w:tcPr>
            <w:tcW w:w="5158" w:type="dxa"/>
            <w:vAlign w:val="center"/>
          </w:tcPr>
          <w:p w14:paraId="114024E4" w14:textId="77777777" w:rsidR="00561566" w:rsidRPr="008F2C7D" w:rsidRDefault="00561566" w:rsidP="00CD6543">
            <w:pPr>
              <w:rPr>
                <w:rFonts w:eastAsia="SimSun"/>
                <w:b/>
                <w:lang w:eastAsia="zh-CN"/>
              </w:rPr>
            </w:pPr>
            <w:r w:rsidRPr="008F2C7D">
              <w:rPr>
                <w:rFonts w:eastAsia="SimSun"/>
                <w:b/>
                <w:lang w:eastAsia="zh-CN"/>
              </w:rPr>
              <w:t xml:space="preserve"> Total</w:t>
            </w:r>
          </w:p>
        </w:tc>
        <w:tc>
          <w:tcPr>
            <w:tcW w:w="4127" w:type="dxa"/>
          </w:tcPr>
          <w:p w14:paraId="64D3ED6E" w14:textId="77777777" w:rsidR="00561566" w:rsidRDefault="00561566" w:rsidP="00CD6543">
            <w:pPr>
              <w:jc w:val="right"/>
              <w:rPr>
                <w:color w:val="000000"/>
              </w:rPr>
            </w:pPr>
          </w:p>
          <w:p w14:paraId="3148946A" w14:textId="77777777" w:rsidR="00561566" w:rsidRPr="008F2C7D" w:rsidRDefault="00561566" w:rsidP="00CD6543">
            <w:pPr>
              <w:jc w:val="right"/>
              <w:rPr>
                <w:color w:val="000000"/>
              </w:rPr>
            </w:pPr>
            <w:r w:rsidRPr="00376581">
              <w:rPr>
                <w:color w:val="000000"/>
              </w:rPr>
              <w:t xml:space="preserve">$1,845,000 </w:t>
            </w:r>
          </w:p>
          <w:p w14:paraId="48727F39" w14:textId="77777777" w:rsidR="00561566" w:rsidRPr="008F2C7D" w:rsidRDefault="00561566" w:rsidP="00CD6543">
            <w:pPr>
              <w:adjustRightInd w:val="0"/>
              <w:jc w:val="right"/>
              <w:rPr>
                <w:rFonts w:eastAsia="SimSun"/>
                <w:b/>
                <w:lang w:eastAsia="zh-CN"/>
              </w:rPr>
            </w:pPr>
          </w:p>
        </w:tc>
      </w:tr>
    </w:tbl>
    <w:p w14:paraId="4DE96C08" w14:textId="77777777" w:rsidR="00AB14B6" w:rsidRPr="00195DA6" w:rsidRDefault="00AB14B6" w:rsidP="00AB14B6">
      <w:pPr>
        <w:autoSpaceDE w:val="0"/>
        <w:autoSpaceDN w:val="0"/>
        <w:adjustRightInd w:val="0"/>
        <w:ind w:left="432" w:hanging="432"/>
        <w:rPr>
          <w:b/>
        </w:rPr>
      </w:pPr>
    </w:p>
    <w:p w14:paraId="0EE25776" w14:textId="143E9DFD" w:rsidR="00AB14B6" w:rsidRPr="00195DA6" w:rsidRDefault="00AB14B6" w:rsidP="00AB14B6">
      <w:pPr>
        <w:autoSpaceDE w:val="0"/>
        <w:autoSpaceDN w:val="0"/>
        <w:adjustRightInd w:val="0"/>
        <w:ind w:left="432" w:hanging="432"/>
        <w:rPr>
          <w:b/>
        </w:rPr>
      </w:pPr>
      <w:r w:rsidRPr="00195DA6">
        <w:rPr>
          <w:b/>
        </w:rPr>
        <w:t>1</w:t>
      </w:r>
      <w:r w:rsidR="00300682">
        <w:rPr>
          <w:b/>
        </w:rPr>
        <w:t>5</w:t>
      </w:r>
      <w:r w:rsidRPr="00195DA6">
        <w:rPr>
          <w:b/>
        </w:rPr>
        <w:t xml:space="preserve">. Explanation for Program Changes or Adjustments </w:t>
      </w:r>
    </w:p>
    <w:p w14:paraId="1C4213AD" w14:textId="77777777" w:rsidR="00AB14B6" w:rsidRPr="00195DA6" w:rsidRDefault="00AB14B6" w:rsidP="00AB14B6">
      <w:pPr>
        <w:rPr>
          <w:color w:val="000000"/>
        </w:rPr>
      </w:pPr>
    </w:p>
    <w:p w14:paraId="08849DB4" w14:textId="77777777" w:rsidR="00CA739E" w:rsidRDefault="00CA739E" w:rsidP="00CA739E">
      <w:pPr>
        <w:rPr>
          <w:color w:val="000000"/>
        </w:rPr>
      </w:pPr>
      <w:r w:rsidRPr="009D2526">
        <w:rPr>
          <w:color w:val="000000"/>
        </w:rPr>
        <w:t xml:space="preserve">This is </w:t>
      </w:r>
      <w:r>
        <w:rPr>
          <w:color w:val="000000"/>
        </w:rPr>
        <w:t>a revision of the generic information collection request that is set to expire in September 2018</w:t>
      </w:r>
      <w:r w:rsidRPr="009D2526">
        <w:rPr>
          <w:color w:val="000000"/>
        </w:rPr>
        <w:t xml:space="preserve">. </w:t>
      </w:r>
      <w:r w:rsidRPr="005736FC">
        <w:rPr>
          <w:color w:val="000000"/>
        </w:rPr>
        <w:t xml:space="preserve">The current package differs from the previous package in </w:t>
      </w:r>
      <w:r>
        <w:rPr>
          <w:color w:val="000000"/>
        </w:rPr>
        <w:t>the following</w:t>
      </w:r>
      <w:r w:rsidRPr="005736FC">
        <w:rPr>
          <w:color w:val="000000"/>
        </w:rPr>
        <w:t xml:space="preserve"> ways, described below</w:t>
      </w:r>
      <w:r>
        <w:rPr>
          <w:color w:val="000000"/>
        </w:rPr>
        <w:t>:</w:t>
      </w:r>
    </w:p>
    <w:p w14:paraId="62A2B976" w14:textId="77777777" w:rsidR="00CA739E" w:rsidRDefault="00CA739E" w:rsidP="00CA739E">
      <w:pPr>
        <w:rPr>
          <w:color w:val="000000"/>
        </w:rPr>
      </w:pPr>
    </w:p>
    <w:p w14:paraId="17B1D11E" w14:textId="77777777" w:rsidR="00CA739E" w:rsidRPr="000A117B" w:rsidRDefault="00CA739E" w:rsidP="00CA739E">
      <w:pPr>
        <w:rPr>
          <w:color w:val="000000"/>
        </w:rPr>
      </w:pPr>
      <w:r>
        <w:rPr>
          <w:color w:val="000000"/>
        </w:rPr>
        <w:t>Based upon the feedback from previous studie</w:t>
      </w:r>
      <w:r w:rsidRPr="00E624FF">
        <w:rPr>
          <w:color w:val="000000"/>
        </w:rPr>
        <w:t xml:space="preserve">s, the number of respondents and burden hours has been increased to allow for additional statistical designs or to gather additional food worker responses per establishment. The number of restaurants per site (8 EHS-Net sites, which has remained the same) has been increased from 47 to 50 restaurants (totaling 400 restaurants); </w:t>
      </w:r>
      <w:r>
        <w:rPr>
          <w:color w:val="000000"/>
        </w:rPr>
        <w:t>the sa</w:t>
      </w:r>
      <w:r w:rsidRPr="00E624FF">
        <w:t>mple size was increased to detect a greater odds ratio and establish a stronger power. Collecting</w:t>
      </w:r>
      <w:r w:rsidRPr="00E624FF">
        <w:rPr>
          <w:color w:val="000000"/>
        </w:rPr>
        <w:t xml:space="preserve"> data from additional food workers (increased to 10 food workers per restaurant from 1 food worker per restaurant, totaling 4,000 food workers) will help minimize the potential bias of only having one worker represent all of food workers in a given establishment.</w:t>
      </w:r>
      <w:r>
        <w:rPr>
          <w:color w:val="000000"/>
        </w:rPr>
        <w:t xml:space="preserve"> </w:t>
      </w:r>
      <w:r w:rsidRPr="000A117B">
        <w:rPr>
          <w:color w:val="000000"/>
        </w:rPr>
        <w:t>Additionally, going forward the restaurant observation data collection</w:t>
      </w:r>
      <w:r>
        <w:rPr>
          <w:color w:val="000000"/>
        </w:rPr>
        <w:t xml:space="preserve"> activity (previously not included)</w:t>
      </w:r>
      <w:r w:rsidRPr="000A117B">
        <w:rPr>
          <w:color w:val="000000"/>
        </w:rPr>
        <w:t xml:space="preserve"> by the health department (HD) staff will also be accounted in the burden table. </w:t>
      </w:r>
    </w:p>
    <w:p w14:paraId="1BB018EF" w14:textId="77777777" w:rsidR="00CA739E" w:rsidRPr="000A117B" w:rsidRDefault="00CA739E" w:rsidP="00CA739E">
      <w:pPr>
        <w:rPr>
          <w:color w:val="000000"/>
        </w:rPr>
      </w:pPr>
    </w:p>
    <w:p w14:paraId="32CF8476" w14:textId="77F2C75D" w:rsidR="00142EB5" w:rsidRDefault="00CA739E" w:rsidP="00031002">
      <w:r w:rsidRPr="000A117B">
        <w:rPr>
          <w:color w:val="000000"/>
        </w:rPr>
        <w:t>Overall, for the duration of the next PRA cycle, we expect to conduct 2–3 studies depending on availability of resources. Therefore, due to an increase in the number of restaurants, food workers interviews and addition of restaurant observation activity the estimated annual burden hours are expected to increase from 295 to 1,777 annual hours.</w:t>
      </w:r>
      <w:r w:rsidRPr="00E624FF">
        <w:rPr>
          <w:color w:val="000000"/>
        </w:rPr>
        <w:t xml:space="preserve"> </w:t>
      </w:r>
      <w:r w:rsidR="00031002" w:rsidRPr="00031002">
        <w:t>The estimated annual cost to the federal government is expected to marginally decrease in the current cycle to $1,845,000 from $2,223,500 due to internal program adjustments.</w:t>
      </w:r>
    </w:p>
    <w:p w14:paraId="4E56B845" w14:textId="648D49E5" w:rsidR="00031002" w:rsidRDefault="00031002" w:rsidP="00CA739E">
      <w:pPr>
        <w:autoSpaceDE w:val="0"/>
        <w:autoSpaceDN w:val="0"/>
        <w:adjustRightInd w:val="0"/>
        <w:ind w:left="432" w:hanging="432"/>
      </w:pPr>
    </w:p>
    <w:p w14:paraId="1B58CB9B" w14:textId="77777777" w:rsidR="00031002" w:rsidRPr="009D2526" w:rsidRDefault="00031002" w:rsidP="00CA739E">
      <w:pPr>
        <w:autoSpaceDE w:val="0"/>
        <w:autoSpaceDN w:val="0"/>
        <w:adjustRightInd w:val="0"/>
        <w:ind w:left="432" w:hanging="432"/>
      </w:pPr>
    </w:p>
    <w:p w14:paraId="37C14ABE" w14:textId="4C583C7D" w:rsidR="00AB14B6" w:rsidRPr="00195DA6" w:rsidRDefault="00AB14B6" w:rsidP="00AB14B6">
      <w:pPr>
        <w:autoSpaceDE w:val="0"/>
        <w:autoSpaceDN w:val="0"/>
        <w:adjustRightInd w:val="0"/>
        <w:rPr>
          <w:b/>
        </w:rPr>
      </w:pPr>
      <w:r w:rsidRPr="00195DA6">
        <w:rPr>
          <w:b/>
        </w:rPr>
        <w:t>1</w:t>
      </w:r>
      <w:r w:rsidR="00300682">
        <w:rPr>
          <w:b/>
        </w:rPr>
        <w:t>6</w:t>
      </w:r>
      <w:r w:rsidRPr="00195DA6">
        <w:rPr>
          <w:b/>
        </w:rPr>
        <w:t xml:space="preserve">. Plans for Tabulation and Publication and Project Time Schedule </w:t>
      </w:r>
    </w:p>
    <w:p w14:paraId="4D5A0198" w14:textId="561E1B0C" w:rsidR="00AB14B6" w:rsidRPr="003E2001" w:rsidRDefault="009B44A6" w:rsidP="00AB14B6">
      <w:pPr>
        <w:pStyle w:val="BodyText"/>
      </w:pPr>
      <w:r>
        <w:t>Table 1</w:t>
      </w:r>
      <w:r w:rsidR="00882760">
        <w:t>6</w:t>
      </w:r>
      <w:r>
        <w:t>.1 provides a model</w:t>
      </w:r>
      <w:r w:rsidR="00F14E88">
        <w:t xml:space="preserve"> schedule</w:t>
      </w:r>
      <w:r>
        <w:t xml:space="preserve"> of the </w:t>
      </w:r>
      <w:r w:rsidR="00F14E88">
        <w:t>data collection activities expected to occur with each study.</w:t>
      </w:r>
    </w:p>
    <w:p w14:paraId="10FBF3DF" w14:textId="77777777" w:rsidR="00AB14B6" w:rsidRDefault="00AB14B6" w:rsidP="00AB14B6">
      <w:pPr>
        <w:autoSpaceDE w:val="0"/>
        <w:autoSpaceDN w:val="0"/>
        <w:adjustRightInd w:val="0"/>
        <w:ind w:left="86"/>
        <w:rPr>
          <w:b/>
        </w:rPr>
      </w:pPr>
    </w:p>
    <w:p w14:paraId="7908D885" w14:textId="73BB2FA4" w:rsidR="00AB14B6" w:rsidRPr="00195DA6" w:rsidRDefault="00AB14B6" w:rsidP="00AB14B6">
      <w:pPr>
        <w:autoSpaceDE w:val="0"/>
        <w:autoSpaceDN w:val="0"/>
        <w:adjustRightInd w:val="0"/>
        <w:ind w:left="86"/>
        <w:rPr>
          <w:b/>
        </w:rPr>
      </w:pPr>
      <w:r w:rsidRPr="00195DA6">
        <w:rPr>
          <w:b/>
        </w:rPr>
        <w:t>1</w:t>
      </w:r>
      <w:r w:rsidR="00882760">
        <w:rPr>
          <w:b/>
        </w:rPr>
        <w:t>6</w:t>
      </w:r>
      <w:r w:rsidRPr="00195DA6">
        <w:rPr>
          <w:b/>
        </w:rPr>
        <w:t xml:space="preserve">.1 – </w:t>
      </w:r>
      <w:r>
        <w:rPr>
          <w:b/>
        </w:rPr>
        <w:t>Project Time Schedule</w:t>
      </w:r>
      <w:r w:rsidRPr="00195DA6">
        <w:rPr>
          <w:b/>
        </w:rPr>
        <w:t xml:space="preserve"> </w:t>
      </w:r>
    </w:p>
    <w:tbl>
      <w:tblPr>
        <w:tblW w:w="0" w:type="auto"/>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68"/>
        <w:gridCol w:w="4968"/>
      </w:tblGrid>
      <w:tr w:rsidR="00AB14B6" w:rsidRPr="00804460" w14:paraId="2C17A19E" w14:textId="77777777">
        <w:tc>
          <w:tcPr>
            <w:tcW w:w="4068" w:type="dxa"/>
            <w:tcBorders>
              <w:top w:val="single" w:sz="12" w:space="0" w:color="auto"/>
              <w:bottom w:val="single" w:sz="12" w:space="0" w:color="auto"/>
            </w:tcBorders>
          </w:tcPr>
          <w:p w14:paraId="63674E51" w14:textId="77777777" w:rsidR="00AB14B6" w:rsidRPr="00804460" w:rsidRDefault="00AB14B6" w:rsidP="00AB14B6">
            <w:pPr>
              <w:autoSpaceDE w:val="0"/>
              <w:autoSpaceDN w:val="0"/>
              <w:adjustRightInd w:val="0"/>
              <w:rPr>
                <w:b/>
              </w:rPr>
            </w:pPr>
            <w:r w:rsidRPr="00804460">
              <w:rPr>
                <w:b/>
              </w:rPr>
              <w:t>Activity</w:t>
            </w:r>
          </w:p>
        </w:tc>
        <w:tc>
          <w:tcPr>
            <w:tcW w:w="4968" w:type="dxa"/>
            <w:tcBorders>
              <w:top w:val="single" w:sz="12" w:space="0" w:color="auto"/>
              <w:bottom w:val="single" w:sz="12" w:space="0" w:color="auto"/>
            </w:tcBorders>
          </w:tcPr>
          <w:p w14:paraId="0D3457C4" w14:textId="77777777" w:rsidR="00AB14B6" w:rsidRPr="00804460" w:rsidRDefault="00AB14B6" w:rsidP="00AB14B6">
            <w:pPr>
              <w:autoSpaceDE w:val="0"/>
              <w:autoSpaceDN w:val="0"/>
              <w:adjustRightInd w:val="0"/>
              <w:rPr>
                <w:b/>
              </w:rPr>
            </w:pPr>
            <w:r w:rsidRPr="00804460">
              <w:rPr>
                <w:b/>
              </w:rPr>
              <w:t>Time Frame</w:t>
            </w:r>
          </w:p>
        </w:tc>
      </w:tr>
      <w:tr w:rsidR="00AB14B6" w:rsidRPr="00195DA6" w14:paraId="6DBF1F5A" w14:textId="77777777">
        <w:tc>
          <w:tcPr>
            <w:tcW w:w="4068" w:type="dxa"/>
          </w:tcPr>
          <w:p w14:paraId="219FF2B5" w14:textId="77777777" w:rsidR="00AB14B6" w:rsidRPr="00436C06" w:rsidRDefault="00AB14B6" w:rsidP="00AB14B6">
            <w:pPr>
              <w:autoSpaceDE w:val="0"/>
              <w:autoSpaceDN w:val="0"/>
              <w:adjustRightInd w:val="0"/>
            </w:pPr>
            <w:r w:rsidRPr="00436C06">
              <w:t>Train EHS-Net sites on data collection</w:t>
            </w:r>
          </w:p>
        </w:tc>
        <w:tc>
          <w:tcPr>
            <w:tcW w:w="4968" w:type="dxa"/>
          </w:tcPr>
          <w:p w14:paraId="102EC819" w14:textId="77777777" w:rsidR="00AB14B6" w:rsidRPr="00436C06" w:rsidRDefault="00AB14B6" w:rsidP="00AB14B6">
            <w:pPr>
              <w:autoSpaceDE w:val="0"/>
              <w:autoSpaceDN w:val="0"/>
              <w:adjustRightInd w:val="0"/>
            </w:pPr>
            <w:r w:rsidRPr="00436C06">
              <w:t>Within 1 month of OMB approval</w:t>
            </w:r>
          </w:p>
        </w:tc>
      </w:tr>
      <w:tr w:rsidR="00AB14B6" w:rsidRPr="00195DA6" w14:paraId="329F451D" w14:textId="77777777">
        <w:tc>
          <w:tcPr>
            <w:tcW w:w="4068" w:type="dxa"/>
          </w:tcPr>
          <w:p w14:paraId="5822A958" w14:textId="77777777" w:rsidR="00AB14B6" w:rsidRPr="00436C06" w:rsidRDefault="00CD7348" w:rsidP="00AB14B6">
            <w:pPr>
              <w:autoSpaceDE w:val="0"/>
              <w:autoSpaceDN w:val="0"/>
              <w:adjustRightInd w:val="0"/>
            </w:pPr>
            <w:r>
              <w:t>Recruitment of restaurants</w:t>
            </w:r>
          </w:p>
        </w:tc>
        <w:tc>
          <w:tcPr>
            <w:tcW w:w="4968" w:type="dxa"/>
          </w:tcPr>
          <w:p w14:paraId="44C7734E" w14:textId="29BBD0FE" w:rsidR="00AB14B6" w:rsidRPr="00436C06" w:rsidRDefault="00AB14B6" w:rsidP="00C32D57">
            <w:pPr>
              <w:autoSpaceDE w:val="0"/>
              <w:autoSpaceDN w:val="0"/>
              <w:adjustRightInd w:val="0"/>
            </w:pPr>
            <w:r w:rsidRPr="00436C06">
              <w:t xml:space="preserve">Within </w:t>
            </w:r>
            <w:r w:rsidR="00C32D57">
              <w:t>2</w:t>
            </w:r>
            <w:r w:rsidRPr="00436C06">
              <w:t xml:space="preserve"> months of OMB approval</w:t>
            </w:r>
          </w:p>
        </w:tc>
      </w:tr>
      <w:tr w:rsidR="00AB14B6" w:rsidRPr="00195DA6" w14:paraId="3BCD88D6" w14:textId="77777777">
        <w:tc>
          <w:tcPr>
            <w:tcW w:w="4068" w:type="dxa"/>
          </w:tcPr>
          <w:p w14:paraId="232B31D8" w14:textId="31110B0F" w:rsidR="00AB14B6" w:rsidRPr="00436C06" w:rsidRDefault="00C32D57" w:rsidP="00AB14B6">
            <w:pPr>
              <w:autoSpaceDE w:val="0"/>
              <w:autoSpaceDN w:val="0"/>
              <w:adjustRightInd w:val="0"/>
            </w:pPr>
            <w:r>
              <w:t>D</w:t>
            </w:r>
            <w:r w:rsidR="00CD7348">
              <w:t>ata collection</w:t>
            </w:r>
          </w:p>
        </w:tc>
        <w:tc>
          <w:tcPr>
            <w:tcW w:w="4968" w:type="dxa"/>
          </w:tcPr>
          <w:p w14:paraId="4B23E9CF" w14:textId="2E95BA2F" w:rsidR="00AB14B6" w:rsidRPr="00436C06" w:rsidRDefault="00AB14B6" w:rsidP="00C32D57">
            <w:pPr>
              <w:autoSpaceDE w:val="0"/>
              <w:autoSpaceDN w:val="0"/>
              <w:adjustRightInd w:val="0"/>
            </w:pPr>
            <w:r w:rsidRPr="00436C06">
              <w:t xml:space="preserve">Within </w:t>
            </w:r>
            <w:r w:rsidR="00C32D57">
              <w:t>10</w:t>
            </w:r>
            <w:r w:rsidRPr="00436C06">
              <w:t xml:space="preserve"> months of OMB approval</w:t>
            </w:r>
          </w:p>
        </w:tc>
      </w:tr>
      <w:tr w:rsidR="00CD7348" w:rsidRPr="00195DA6" w14:paraId="4CBEDBFC" w14:textId="77777777">
        <w:tc>
          <w:tcPr>
            <w:tcW w:w="4068" w:type="dxa"/>
          </w:tcPr>
          <w:p w14:paraId="1076534F" w14:textId="77777777" w:rsidR="00CD7348" w:rsidRPr="00436C06" w:rsidRDefault="00CD7348" w:rsidP="00CD7348">
            <w:pPr>
              <w:autoSpaceDE w:val="0"/>
              <w:autoSpaceDN w:val="0"/>
              <w:adjustRightInd w:val="0"/>
            </w:pPr>
            <w:r w:rsidRPr="00436C06">
              <w:t>Data entry and quality assurance</w:t>
            </w:r>
          </w:p>
        </w:tc>
        <w:tc>
          <w:tcPr>
            <w:tcW w:w="4968" w:type="dxa"/>
          </w:tcPr>
          <w:p w14:paraId="2666B1C7" w14:textId="467C5F33" w:rsidR="00CD7348" w:rsidRPr="00436C06" w:rsidRDefault="00CD7348" w:rsidP="00C32D57">
            <w:pPr>
              <w:autoSpaceDE w:val="0"/>
              <w:autoSpaceDN w:val="0"/>
              <w:adjustRightInd w:val="0"/>
            </w:pPr>
            <w:r w:rsidRPr="00436C06">
              <w:t>Within 1</w:t>
            </w:r>
            <w:r w:rsidR="00C32D57">
              <w:t>2</w:t>
            </w:r>
            <w:r w:rsidRPr="00436C06">
              <w:t xml:space="preserve"> months of OMB approval</w:t>
            </w:r>
          </w:p>
        </w:tc>
      </w:tr>
      <w:tr w:rsidR="00CD7348" w:rsidRPr="00195DA6" w14:paraId="749ACA63" w14:textId="77777777">
        <w:tc>
          <w:tcPr>
            <w:tcW w:w="4068" w:type="dxa"/>
          </w:tcPr>
          <w:p w14:paraId="510A3155" w14:textId="77777777" w:rsidR="00CD7348" w:rsidRPr="00436C06" w:rsidRDefault="00CD7348" w:rsidP="00CD7348">
            <w:pPr>
              <w:autoSpaceDE w:val="0"/>
              <w:autoSpaceDN w:val="0"/>
              <w:adjustRightInd w:val="0"/>
            </w:pPr>
            <w:r w:rsidRPr="00436C06">
              <w:t>Data cleaning</w:t>
            </w:r>
          </w:p>
        </w:tc>
        <w:tc>
          <w:tcPr>
            <w:tcW w:w="4968" w:type="dxa"/>
          </w:tcPr>
          <w:p w14:paraId="0F135B1B" w14:textId="08FE6E52" w:rsidR="00CD7348" w:rsidRPr="00436C06" w:rsidRDefault="00CD7348" w:rsidP="00C32D57">
            <w:pPr>
              <w:autoSpaceDE w:val="0"/>
              <w:autoSpaceDN w:val="0"/>
              <w:adjustRightInd w:val="0"/>
            </w:pPr>
            <w:r>
              <w:t>Within 1</w:t>
            </w:r>
            <w:r w:rsidR="00C32D57">
              <w:t>8</w:t>
            </w:r>
            <w:r>
              <w:t xml:space="preserve"> months of OMB approval</w:t>
            </w:r>
          </w:p>
        </w:tc>
      </w:tr>
      <w:tr w:rsidR="00CD7348" w:rsidRPr="00195DA6" w14:paraId="550CC04C" w14:textId="77777777">
        <w:tc>
          <w:tcPr>
            <w:tcW w:w="4068" w:type="dxa"/>
          </w:tcPr>
          <w:p w14:paraId="71531EEA" w14:textId="77777777" w:rsidR="00CD7348" w:rsidRPr="00436C06" w:rsidRDefault="00CD7348" w:rsidP="00CD7348">
            <w:pPr>
              <w:autoSpaceDE w:val="0"/>
              <w:autoSpaceDN w:val="0"/>
              <w:adjustRightInd w:val="0"/>
            </w:pPr>
            <w:r w:rsidRPr="00436C06">
              <w:t>Data analysis</w:t>
            </w:r>
          </w:p>
        </w:tc>
        <w:tc>
          <w:tcPr>
            <w:tcW w:w="4968" w:type="dxa"/>
          </w:tcPr>
          <w:p w14:paraId="1CD5E707" w14:textId="77777777" w:rsidR="00CD7348" w:rsidRPr="00436C06" w:rsidRDefault="00E93D5A" w:rsidP="00CD7348">
            <w:pPr>
              <w:autoSpaceDE w:val="0"/>
              <w:autoSpaceDN w:val="0"/>
              <w:adjustRightInd w:val="0"/>
            </w:pPr>
            <w:r>
              <w:t>Within 22 months of OMB approval</w:t>
            </w:r>
          </w:p>
        </w:tc>
      </w:tr>
      <w:tr w:rsidR="00CD7348" w:rsidRPr="00195DA6" w14:paraId="3ED07449" w14:textId="77777777">
        <w:tc>
          <w:tcPr>
            <w:tcW w:w="4068" w:type="dxa"/>
          </w:tcPr>
          <w:p w14:paraId="653A0BC2" w14:textId="77777777" w:rsidR="00CD7348" w:rsidRPr="00436C06" w:rsidRDefault="00CD7348" w:rsidP="00CD7348">
            <w:pPr>
              <w:autoSpaceDE w:val="0"/>
              <w:autoSpaceDN w:val="0"/>
              <w:adjustRightInd w:val="0"/>
            </w:pPr>
            <w:r w:rsidRPr="00436C06">
              <w:t>Manuscript development</w:t>
            </w:r>
          </w:p>
        </w:tc>
        <w:tc>
          <w:tcPr>
            <w:tcW w:w="4968" w:type="dxa"/>
          </w:tcPr>
          <w:p w14:paraId="7EE1FDBF" w14:textId="77777777" w:rsidR="00CD7348" w:rsidRPr="00436C06" w:rsidRDefault="00E93D5A" w:rsidP="00CD7348">
            <w:pPr>
              <w:autoSpaceDE w:val="0"/>
              <w:autoSpaceDN w:val="0"/>
              <w:adjustRightInd w:val="0"/>
            </w:pPr>
            <w:r>
              <w:t>Within 24 months of OMB approval</w:t>
            </w:r>
          </w:p>
        </w:tc>
      </w:tr>
    </w:tbl>
    <w:p w14:paraId="5E09DD93" w14:textId="77777777" w:rsidR="00AB14B6" w:rsidRPr="003D6A54" w:rsidRDefault="00AB14B6" w:rsidP="003E2001">
      <w:pPr>
        <w:autoSpaceDE w:val="0"/>
        <w:autoSpaceDN w:val="0"/>
        <w:adjustRightInd w:val="0"/>
        <w:rPr>
          <w:b/>
          <w:u w:val="single"/>
        </w:rPr>
      </w:pPr>
    </w:p>
    <w:p w14:paraId="25A1F79A" w14:textId="77777777" w:rsidR="00D85286" w:rsidRDefault="00D85286" w:rsidP="00D85286">
      <w:pPr>
        <w:rPr>
          <w:b/>
          <w:u w:val="single"/>
        </w:rPr>
      </w:pPr>
    </w:p>
    <w:p w14:paraId="51A495FA" w14:textId="77777777" w:rsidR="00AB14B6" w:rsidRPr="00195DA6" w:rsidRDefault="00AB14B6" w:rsidP="00AB14B6">
      <w:pPr>
        <w:autoSpaceDE w:val="0"/>
        <w:autoSpaceDN w:val="0"/>
        <w:adjustRightInd w:val="0"/>
        <w:ind w:left="432" w:hanging="432"/>
        <w:rPr>
          <w:b/>
        </w:rPr>
      </w:pPr>
      <w:r w:rsidRPr="00195DA6">
        <w:rPr>
          <w:b/>
        </w:rPr>
        <w:t xml:space="preserve">17. Reason(s) Display of OMB Expiration Date is Inappropriate </w:t>
      </w:r>
    </w:p>
    <w:p w14:paraId="321A7927" w14:textId="77777777" w:rsidR="00AB14B6" w:rsidRPr="00195DA6" w:rsidRDefault="00AB14B6" w:rsidP="00AB14B6">
      <w:pPr>
        <w:autoSpaceDE w:val="0"/>
        <w:autoSpaceDN w:val="0"/>
        <w:adjustRightInd w:val="0"/>
        <w:ind w:left="432" w:hanging="432"/>
        <w:rPr>
          <w:b/>
        </w:rPr>
      </w:pPr>
    </w:p>
    <w:p w14:paraId="3CA6A522" w14:textId="77777777" w:rsidR="00AB14B6" w:rsidRPr="009D2526" w:rsidRDefault="00AB14B6" w:rsidP="00AB14B6">
      <w:r w:rsidRPr="009D2526">
        <w:t>We are not requesting an exemption to the display of the expiration date.</w:t>
      </w:r>
    </w:p>
    <w:p w14:paraId="6019ECA1" w14:textId="77777777" w:rsidR="00AB14B6" w:rsidRPr="00195DA6" w:rsidRDefault="00AB14B6" w:rsidP="00AB14B6">
      <w:pPr>
        <w:autoSpaceDE w:val="0"/>
        <w:autoSpaceDN w:val="0"/>
        <w:adjustRightInd w:val="0"/>
        <w:ind w:left="432" w:hanging="432"/>
        <w:rPr>
          <w:b/>
        </w:rPr>
      </w:pPr>
    </w:p>
    <w:p w14:paraId="5D97D02D" w14:textId="77777777" w:rsidR="00AB14B6" w:rsidRPr="00195DA6" w:rsidRDefault="00AB14B6" w:rsidP="00AB14B6">
      <w:pPr>
        <w:autoSpaceDE w:val="0"/>
        <w:autoSpaceDN w:val="0"/>
        <w:adjustRightInd w:val="0"/>
        <w:ind w:left="432" w:hanging="432"/>
        <w:rPr>
          <w:b/>
        </w:rPr>
      </w:pPr>
      <w:r w:rsidRPr="00195DA6">
        <w:rPr>
          <w:b/>
        </w:rPr>
        <w:t xml:space="preserve">18. Exceptions to Certification for Paperwork Reduction Act Submissions </w:t>
      </w:r>
    </w:p>
    <w:p w14:paraId="241A3992" w14:textId="77777777" w:rsidR="00AB14B6" w:rsidRPr="00195DA6" w:rsidRDefault="00AB14B6" w:rsidP="00AB14B6">
      <w:pPr>
        <w:autoSpaceDE w:val="0"/>
        <w:autoSpaceDN w:val="0"/>
        <w:adjustRightInd w:val="0"/>
        <w:rPr>
          <w:b/>
        </w:rPr>
      </w:pPr>
    </w:p>
    <w:p w14:paraId="1D1F6D1C" w14:textId="77777777" w:rsidR="00AB14B6" w:rsidRPr="009D2526" w:rsidRDefault="00AB14B6" w:rsidP="00AB14B6">
      <w:r w:rsidRPr="009D2526">
        <w:t xml:space="preserve">There </w:t>
      </w:r>
      <w:r w:rsidR="00DC2F1A">
        <w:t>are</w:t>
      </w:r>
      <w:r w:rsidRPr="009D2526">
        <w:t xml:space="preserve"> no exceptions to</w:t>
      </w:r>
      <w:r w:rsidR="00DC2F1A">
        <w:t xml:space="preserve"> the</w:t>
      </w:r>
      <w:r w:rsidRPr="009D2526">
        <w:t xml:space="preserve"> certification for Paperwork Reduction Act.</w:t>
      </w:r>
    </w:p>
    <w:p w14:paraId="59A98132" w14:textId="77777777" w:rsidR="00AB14B6" w:rsidRPr="00195DA6" w:rsidRDefault="00AB14B6" w:rsidP="00863AAB">
      <w:pPr>
        <w:pStyle w:val="Header"/>
        <w:tabs>
          <w:tab w:val="clear" w:pos="8640"/>
        </w:tabs>
        <w:ind w:left="360"/>
      </w:pPr>
      <w:r>
        <w:rPr>
          <w:b/>
        </w:rPr>
        <w:br w:type="page"/>
      </w:r>
      <w:r w:rsidRPr="00195DA6">
        <w:rPr>
          <w:b/>
        </w:rPr>
        <w:t>References</w:t>
      </w:r>
      <w:r>
        <w:rPr>
          <w:b/>
        </w:rPr>
        <w:t xml:space="preserve"> for Part A</w:t>
      </w:r>
    </w:p>
    <w:p w14:paraId="56CE3394" w14:textId="77777777" w:rsidR="004C3152" w:rsidRDefault="004C3152" w:rsidP="00863AAB">
      <w:pPr>
        <w:rPr>
          <w:b/>
        </w:rPr>
      </w:pPr>
    </w:p>
    <w:p w14:paraId="07717A44" w14:textId="77777777" w:rsidR="00722D54" w:rsidRPr="00722D54" w:rsidRDefault="00A0400E" w:rsidP="00F14E88">
      <w:pPr>
        <w:pStyle w:val="EndNoteBibliography"/>
        <w:ind w:left="720" w:hanging="720"/>
        <w:jc w:val="left"/>
      </w:pPr>
      <w:r>
        <w:rPr>
          <w:b/>
        </w:rPr>
        <w:fldChar w:fldCharType="begin"/>
      </w:r>
      <w:r w:rsidR="004C3152">
        <w:rPr>
          <w:b/>
        </w:rPr>
        <w:instrText xml:space="preserve"> ADDIN EN.REFLIST </w:instrText>
      </w:r>
      <w:r>
        <w:rPr>
          <w:b/>
        </w:rPr>
        <w:fldChar w:fldCharType="separate"/>
      </w:r>
      <w:r w:rsidR="00722D54" w:rsidRPr="00722D54">
        <w:t xml:space="preserve">Angulo, F. J., &amp; Jones, T. F. (2006). Eating in Restaurants: A Risk Factor for Foodborne Disease? </w:t>
      </w:r>
      <w:r w:rsidR="00722D54" w:rsidRPr="00722D54">
        <w:rPr>
          <w:i/>
        </w:rPr>
        <w:t>Clinical Infectious Diseases, 43</w:t>
      </w:r>
      <w:r w:rsidR="00722D54" w:rsidRPr="00722D54">
        <w:t>(10), 1324-1328. doi:10.1086/508540</w:t>
      </w:r>
    </w:p>
    <w:p w14:paraId="141ADE7D" w14:textId="77777777" w:rsidR="00722D54" w:rsidRPr="00722D54" w:rsidRDefault="00722D54" w:rsidP="00F14E88">
      <w:pPr>
        <w:pStyle w:val="EndNoteBibliography"/>
        <w:ind w:left="720" w:hanging="720"/>
        <w:jc w:val="left"/>
      </w:pPr>
      <w:r w:rsidRPr="00722D54">
        <w:t xml:space="preserve">Scallan, E., Griffin, P. M., Angulo, F. J., Tauxe, R. V., &amp; Hoekstra, R. M. (2011). Foodborne illness acquired in the United States--unspecified agents. </w:t>
      </w:r>
      <w:r w:rsidRPr="00722D54">
        <w:rPr>
          <w:i/>
        </w:rPr>
        <w:t>Emerg Infect Dis, 17</w:t>
      </w:r>
      <w:r w:rsidRPr="00722D54">
        <w:t>(1), 16-22. doi:10.3201/eid1701.091101p2</w:t>
      </w:r>
    </w:p>
    <w:p w14:paraId="03F47E74" w14:textId="77777777" w:rsidR="00722D54" w:rsidRPr="00722D54" w:rsidRDefault="00722D54" w:rsidP="00F14E88">
      <w:pPr>
        <w:pStyle w:val="EndNoteBibliography"/>
        <w:ind w:left="720" w:hanging="720"/>
        <w:jc w:val="left"/>
      </w:pPr>
      <w:r w:rsidRPr="00722D54">
        <w:t xml:space="preserve">Scallan, E., Hoekstra, R. M., Angulo, F. J., Tauxe, R. V., Widdowson, M. A., Roy, S. L., . . . Griffin, P. M. (2011). Foodborne illness acquired in the United States--major pathogens. </w:t>
      </w:r>
      <w:r w:rsidRPr="00722D54">
        <w:rPr>
          <w:i/>
        </w:rPr>
        <w:t>Emerg Infect Dis, 17</w:t>
      </w:r>
      <w:r w:rsidRPr="00722D54">
        <w:t>(1), 7-15. doi:10.3201/eid1701.091101p1</w:t>
      </w:r>
    </w:p>
    <w:p w14:paraId="231396AD" w14:textId="3F37D68A" w:rsidR="00AB14B6" w:rsidRDefault="00A0400E" w:rsidP="00F14E88">
      <w:pPr>
        <w:rPr>
          <w:b/>
        </w:rPr>
      </w:pPr>
      <w:r>
        <w:rPr>
          <w:b/>
        </w:rPr>
        <w:fldChar w:fldCharType="end"/>
      </w:r>
    </w:p>
    <w:sectPr w:rsidR="00AB14B6" w:rsidSect="00353313">
      <w:headerReference w:type="default" r:id="rId22"/>
      <w:footerReference w:type="even"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1E3B18" w14:textId="77777777" w:rsidR="00D732E2" w:rsidRDefault="00D732E2" w:rsidP="00AB14B6">
      <w:r>
        <w:separator/>
      </w:r>
    </w:p>
  </w:endnote>
  <w:endnote w:type="continuationSeparator" w:id="0">
    <w:p w14:paraId="21DC4860" w14:textId="77777777" w:rsidR="00D732E2" w:rsidRDefault="00D732E2" w:rsidP="00AB1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wis721 BT">
    <w:charset w:val="00"/>
    <w:family w:val="swiss"/>
    <w:pitch w:val="variable"/>
    <w:sig w:usb0="00000087" w:usb1="00000000" w:usb2="00000000" w:usb3="00000000" w:csb0="0000001B"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D726E" w14:textId="77777777" w:rsidR="00D732E2" w:rsidRDefault="00D732E2" w:rsidP="00AB14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A9BB024" w14:textId="77777777" w:rsidR="00D732E2" w:rsidRDefault="00D732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F0AAE" w14:textId="0A223884" w:rsidR="00D732E2" w:rsidRDefault="00D732E2">
    <w:pPr>
      <w:pStyle w:val="Footer"/>
      <w:jc w:val="center"/>
    </w:pPr>
    <w:r>
      <w:fldChar w:fldCharType="begin"/>
    </w:r>
    <w:r>
      <w:instrText xml:space="preserve"> PAGE   \* MERGEFORMAT </w:instrText>
    </w:r>
    <w:r>
      <w:fldChar w:fldCharType="separate"/>
    </w:r>
    <w:r w:rsidR="00D36FA7">
      <w:rPr>
        <w:noProof/>
      </w:rPr>
      <w:t>1</w:t>
    </w:r>
    <w:r>
      <w:rPr>
        <w:noProof/>
      </w:rPr>
      <w:fldChar w:fldCharType="end"/>
    </w:r>
  </w:p>
  <w:p w14:paraId="59B9A83A" w14:textId="77777777" w:rsidR="00D732E2" w:rsidRDefault="00D732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4B853D" w14:textId="77777777" w:rsidR="00D732E2" w:rsidRDefault="00D732E2" w:rsidP="00AB14B6">
      <w:r>
        <w:separator/>
      </w:r>
    </w:p>
  </w:footnote>
  <w:footnote w:type="continuationSeparator" w:id="0">
    <w:p w14:paraId="5280DDA6" w14:textId="77777777" w:rsidR="00D732E2" w:rsidRDefault="00D732E2" w:rsidP="00AB14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5A03D" w14:textId="77777777" w:rsidR="00D732E2" w:rsidRPr="00200951" w:rsidRDefault="00D732E2" w:rsidP="00AB14B6">
    <w:pPr>
      <w:pStyle w:val="Header"/>
      <w:jc w:val="center"/>
      <w:rPr>
        <w:b/>
        <w:sz w:val="20"/>
        <w:szCs w:val="20"/>
      </w:rPr>
    </w:pPr>
    <w:r w:rsidRPr="00200951">
      <w:rPr>
        <w:b/>
        <w:sz w:val="20"/>
        <w:szCs w:val="20"/>
      </w:rPr>
      <w:t>Supporting Statement Part 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F5844A34"/>
    <w:lvl w:ilvl="0">
      <w:start w:val="14"/>
      <w:numFmt w:val="decimal"/>
      <w:lvlText w:val="%1."/>
      <w:lvlJc w:val="left"/>
      <w:pPr>
        <w:tabs>
          <w:tab w:val="num" w:pos="360"/>
        </w:tabs>
        <w:ind w:left="360" w:hanging="360"/>
      </w:pPr>
      <w:rPr>
        <w:rFonts w:cs="Times New Roman" w:hint="default"/>
        <w:b w:val="0"/>
        <w:i w:val="0"/>
      </w:rPr>
    </w:lvl>
  </w:abstractNum>
  <w:abstractNum w:abstractNumId="1">
    <w:nsid w:val="077A073C"/>
    <w:multiLevelType w:val="hybridMultilevel"/>
    <w:tmpl w:val="01B27C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82C9D"/>
    <w:multiLevelType w:val="hybridMultilevel"/>
    <w:tmpl w:val="8ABCC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E448AC"/>
    <w:multiLevelType w:val="hybridMultilevel"/>
    <w:tmpl w:val="654C7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B53FC8"/>
    <w:multiLevelType w:val="hybridMultilevel"/>
    <w:tmpl w:val="161A4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EC2FE1"/>
    <w:multiLevelType w:val="hybridMultilevel"/>
    <w:tmpl w:val="887093FC"/>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6">
    <w:nsid w:val="11E540AB"/>
    <w:multiLevelType w:val="hybridMultilevel"/>
    <w:tmpl w:val="5060EB7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3E7018"/>
    <w:multiLevelType w:val="hybridMultilevel"/>
    <w:tmpl w:val="10C25AF6"/>
    <w:lvl w:ilvl="0" w:tplc="BAB8BE40">
      <w:start w:val="1"/>
      <w:numFmt w:val="decimal"/>
      <w:lvlText w:val="%1."/>
      <w:lvlJc w:val="left"/>
      <w:pPr>
        <w:ind w:left="1080" w:hanging="360"/>
      </w:pPr>
      <w:rPr>
        <w:rFonts w:cs="Times New Roman" w:hint="default"/>
      </w:rPr>
    </w:lvl>
    <w:lvl w:ilvl="1" w:tplc="04090019" w:tentative="1">
      <w:start w:val="1"/>
      <w:numFmt w:val="lowerLetter"/>
      <w:lvlText w:val="%2."/>
      <w:lvlJc w:val="left"/>
      <w:pPr>
        <w:ind w:left="2070" w:hanging="360"/>
      </w:pPr>
      <w:rPr>
        <w:rFonts w:cs="Times New Roman"/>
      </w:rPr>
    </w:lvl>
    <w:lvl w:ilvl="2" w:tplc="0409001B" w:tentative="1">
      <w:start w:val="1"/>
      <w:numFmt w:val="lowerRoman"/>
      <w:lvlText w:val="%3."/>
      <w:lvlJc w:val="right"/>
      <w:pPr>
        <w:ind w:left="2790" w:hanging="180"/>
      </w:pPr>
      <w:rPr>
        <w:rFonts w:cs="Times New Roman"/>
      </w:rPr>
    </w:lvl>
    <w:lvl w:ilvl="3" w:tplc="0409000F" w:tentative="1">
      <w:start w:val="1"/>
      <w:numFmt w:val="decimal"/>
      <w:lvlText w:val="%4."/>
      <w:lvlJc w:val="left"/>
      <w:pPr>
        <w:ind w:left="3510" w:hanging="360"/>
      </w:pPr>
      <w:rPr>
        <w:rFonts w:cs="Times New Roman"/>
      </w:rPr>
    </w:lvl>
    <w:lvl w:ilvl="4" w:tplc="04090019" w:tentative="1">
      <w:start w:val="1"/>
      <w:numFmt w:val="lowerLetter"/>
      <w:lvlText w:val="%5."/>
      <w:lvlJc w:val="left"/>
      <w:pPr>
        <w:ind w:left="4230" w:hanging="360"/>
      </w:pPr>
      <w:rPr>
        <w:rFonts w:cs="Times New Roman"/>
      </w:rPr>
    </w:lvl>
    <w:lvl w:ilvl="5" w:tplc="0409001B" w:tentative="1">
      <w:start w:val="1"/>
      <w:numFmt w:val="lowerRoman"/>
      <w:lvlText w:val="%6."/>
      <w:lvlJc w:val="right"/>
      <w:pPr>
        <w:ind w:left="4950" w:hanging="180"/>
      </w:pPr>
      <w:rPr>
        <w:rFonts w:cs="Times New Roman"/>
      </w:rPr>
    </w:lvl>
    <w:lvl w:ilvl="6" w:tplc="0409000F" w:tentative="1">
      <w:start w:val="1"/>
      <w:numFmt w:val="decimal"/>
      <w:lvlText w:val="%7."/>
      <w:lvlJc w:val="left"/>
      <w:pPr>
        <w:ind w:left="5670" w:hanging="360"/>
      </w:pPr>
      <w:rPr>
        <w:rFonts w:cs="Times New Roman"/>
      </w:rPr>
    </w:lvl>
    <w:lvl w:ilvl="7" w:tplc="04090019" w:tentative="1">
      <w:start w:val="1"/>
      <w:numFmt w:val="lowerLetter"/>
      <w:lvlText w:val="%8."/>
      <w:lvlJc w:val="left"/>
      <w:pPr>
        <w:ind w:left="6390" w:hanging="360"/>
      </w:pPr>
      <w:rPr>
        <w:rFonts w:cs="Times New Roman"/>
      </w:rPr>
    </w:lvl>
    <w:lvl w:ilvl="8" w:tplc="0409001B" w:tentative="1">
      <w:start w:val="1"/>
      <w:numFmt w:val="lowerRoman"/>
      <w:lvlText w:val="%9."/>
      <w:lvlJc w:val="right"/>
      <w:pPr>
        <w:ind w:left="7110" w:hanging="180"/>
      </w:pPr>
      <w:rPr>
        <w:rFonts w:cs="Times New Roman"/>
      </w:rPr>
    </w:lvl>
  </w:abstractNum>
  <w:abstractNum w:abstractNumId="8">
    <w:nsid w:val="1EF97B08"/>
    <w:multiLevelType w:val="multilevel"/>
    <w:tmpl w:val="1ECE0440"/>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nsid w:val="1FCC16DE"/>
    <w:multiLevelType w:val="hybridMultilevel"/>
    <w:tmpl w:val="0ADAB8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22886F1A"/>
    <w:multiLevelType w:val="hybridMultilevel"/>
    <w:tmpl w:val="9D3A23FE"/>
    <w:lvl w:ilvl="0" w:tplc="04090015">
      <w:start w:val="1"/>
      <w:numFmt w:val="upperLetter"/>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8DD6151"/>
    <w:multiLevelType w:val="hybridMultilevel"/>
    <w:tmpl w:val="5F4C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C3605D"/>
    <w:multiLevelType w:val="hybridMultilevel"/>
    <w:tmpl w:val="9EE07806"/>
    <w:lvl w:ilvl="0" w:tplc="292850F0">
      <w:start w:val="1"/>
      <w:numFmt w:val="upperLetter"/>
      <w:pStyle w:val="ListNumber2"/>
      <w:lvlText w:val="%1."/>
      <w:lvlJc w:val="left"/>
      <w:pPr>
        <w:tabs>
          <w:tab w:val="num" w:pos="720"/>
        </w:tabs>
        <w:ind w:left="720" w:hanging="360"/>
      </w:pPr>
      <w:rPr>
        <w:rFonts w:ascii="Times New Roman" w:hAnsi="Times New Roman" w:cs="Times New Roman" w:hint="default"/>
        <w:color w:val="auto"/>
        <w:sz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41F105CF"/>
    <w:multiLevelType w:val="hybridMultilevel"/>
    <w:tmpl w:val="2A66E688"/>
    <w:lvl w:ilvl="0" w:tplc="A3903E2A">
      <w:start w:val="1"/>
      <w:numFmt w:val="bullet"/>
      <w:lvlText w:val=""/>
      <w:lvlJc w:val="left"/>
      <w:pPr>
        <w:tabs>
          <w:tab w:val="num" w:pos="360"/>
        </w:tabs>
        <w:ind w:left="360" w:hanging="360"/>
      </w:pPr>
      <w:rPr>
        <w:rFonts w:ascii="Symbol" w:hAnsi="Symbol" w:hint="default"/>
        <w:color w:val="auto"/>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83C91"/>
    <w:multiLevelType w:val="hybridMultilevel"/>
    <w:tmpl w:val="6EF2B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B46C31"/>
    <w:multiLevelType w:val="hybridMultilevel"/>
    <w:tmpl w:val="02B8A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A0029B"/>
    <w:multiLevelType w:val="hybridMultilevel"/>
    <w:tmpl w:val="6A7A6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DD9526E"/>
    <w:multiLevelType w:val="hybridMultilevel"/>
    <w:tmpl w:val="375E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C5120C"/>
    <w:multiLevelType w:val="hybridMultilevel"/>
    <w:tmpl w:val="014406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F15CD8"/>
    <w:multiLevelType w:val="multilevel"/>
    <w:tmpl w:val="583209DA"/>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nsid w:val="55085337"/>
    <w:multiLevelType w:val="hybridMultilevel"/>
    <w:tmpl w:val="7C066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0352A2E"/>
    <w:multiLevelType w:val="hybridMultilevel"/>
    <w:tmpl w:val="7B0C16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0526E49"/>
    <w:multiLevelType w:val="hybridMultilevel"/>
    <w:tmpl w:val="626642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0AD1BF1"/>
    <w:multiLevelType w:val="hybridMultilevel"/>
    <w:tmpl w:val="470E4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2FC27F2"/>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nsid w:val="6B306E2D"/>
    <w:multiLevelType w:val="hybridMultilevel"/>
    <w:tmpl w:val="08781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E00466C"/>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360" w:hanging="360"/>
      </w:pPr>
      <w:rPr>
        <w:rFonts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nsid w:val="6E8A69BC"/>
    <w:multiLevelType w:val="hybridMultilevel"/>
    <w:tmpl w:val="1E04F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1719FC"/>
    <w:multiLevelType w:val="hybridMultilevel"/>
    <w:tmpl w:val="7540B4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7B9E26FC"/>
    <w:multiLevelType w:val="hybridMultilevel"/>
    <w:tmpl w:val="97225D54"/>
    <w:lvl w:ilvl="0" w:tplc="911A3FBE">
      <w:start w:val="1"/>
      <w:numFmt w:val="decimal"/>
      <w:pStyle w:val="Level1"/>
      <w:lvlText w:val="%1."/>
      <w:lvlJc w:val="left"/>
      <w:pPr>
        <w:tabs>
          <w:tab w:val="num" w:pos="360"/>
        </w:tabs>
        <w:ind w:left="360" w:hanging="360"/>
      </w:pPr>
      <w:rPr>
        <w:rFonts w:cs="Times New Roman"/>
        <w:b w:val="0"/>
        <w:i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0"/>
  </w:num>
  <w:num w:numId="2">
    <w:abstractNumId w:val="0"/>
  </w:num>
  <w:num w:numId="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0"/>
  </w:num>
  <w:num w:numId="6">
    <w:abstractNumId w:val="8"/>
  </w:num>
  <w:num w:numId="7">
    <w:abstractNumId w:val="19"/>
  </w:num>
  <w:num w:numId="8">
    <w:abstractNumId w:val="10"/>
  </w:num>
  <w:num w:numId="9">
    <w:abstractNumId w:val="24"/>
  </w:num>
  <w:num w:numId="10">
    <w:abstractNumId w:val="11"/>
  </w:num>
  <w:num w:numId="11">
    <w:abstractNumId w:val="22"/>
  </w:num>
  <w:num w:numId="1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8"/>
  </w:num>
  <w:num w:numId="14">
    <w:abstractNumId w:val="3"/>
  </w:num>
  <w:num w:numId="15">
    <w:abstractNumId w:val="7"/>
  </w:num>
  <w:num w:numId="16">
    <w:abstractNumId w:val="20"/>
  </w:num>
  <w:num w:numId="17">
    <w:abstractNumId w:val="26"/>
  </w:num>
  <w:num w:numId="18">
    <w:abstractNumId w:val="15"/>
  </w:num>
  <w:num w:numId="19">
    <w:abstractNumId w:val="14"/>
  </w:num>
  <w:num w:numId="20">
    <w:abstractNumId w:val="17"/>
  </w:num>
  <w:num w:numId="21">
    <w:abstractNumId w:val="9"/>
  </w:num>
  <w:num w:numId="22">
    <w:abstractNumId w:val="5"/>
  </w:num>
  <w:num w:numId="23">
    <w:abstractNumId w:val="14"/>
  </w:num>
  <w:num w:numId="24">
    <w:abstractNumId w:val="13"/>
  </w:num>
  <w:num w:numId="25">
    <w:abstractNumId w:val="25"/>
  </w:num>
  <w:num w:numId="26">
    <w:abstractNumId w:val="2"/>
  </w:num>
  <w:num w:numId="27">
    <w:abstractNumId w:val="23"/>
  </w:num>
  <w:num w:numId="28">
    <w:abstractNumId w:val="4"/>
  </w:num>
  <w:num w:numId="29">
    <w:abstractNumId w:val="27"/>
  </w:num>
  <w:num w:numId="30">
    <w:abstractNumId w:val="16"/>
  </w:num>
  <w:num w:numId="31">
    <w:abstractNumId w:val="1"/>
  </w:num>
  <w:num w:numId="32">
    <w:abstractNumId w:val="6"/>
  </w:num>
  <w:num w:numId="33">
    <w:abstractNumId w:val="21"/>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ev2ramt9a0qervzixtt539ptfa2tfdfaf&quot;&gt;Norovirus-Saved&lt;record-ids&gt;&lt;item&gt;25&lt;/item&gt;&lt;item&gt;26&lt;/item&gt;&lt;item&gt;531&lt;/item&gt;&lt;/record-ids&gt;&lt;/item&gt;&lt;/Libraries&gt;"/>
  </w:docVars>
  <w:rsids>
    <w:rsidRoot w:val="002E58D5"/>
    <w:rsid w:val="0000077A"/>
    <w:rsid w:val="00000E6F"/>
    <w:rsid w:val="00001AC2"/>
    <w:rsid w:val="00002711"/>
    <w:rsid w:val="00002811"/>
    <w:rsid w:val="0000303A"/>
    <w:rsid w:val="000031DE"/>
    <w:rsid w:val="00010FAD"/>
    <w:rsid w:val="00011023"/>
    <w:rsid w:val="00014DA9"/>
    <w:rsid w:val="000170C9"/>
    <w:rsid w:val="0002118A"/>
    <w:rsid w:val="0002178A"/>
    <w:rsid w:val="000218A5"/>
    <w:rsid w:val="00025332"/>
    <w:rsid w:val="00025D9B"/>
    <w:rsid w:val="000275DC"/>
    <w:rsid w:val="000300F1"/>
    <w:rsid w:val="00031002"/>
    <w:rsid w:val="000328AC"/>
    <w:rsid w:val="00032FC5"/>
    <w:rsid w:val="00035513"/>
    <w:rsid w:val="000355F8"/>
    <w:rsid w:val="00037B33"/>
    <w:rsid w:val="00042B4D"/>
    <w:rsid w:val="00042CF9"/>
    <w:rsid w:val="000468E2"/>
    <w:rsid w:val="00047B0A"/>
    <w:rsid w:val="000541F1"/>
    <w:rsid w:val="00055602"/>
    <w:rsid w:val="00056437"/>
    <w:rsid w:val="00056BB1"/>
    <w:rsid w:val="000623F0"/>
    <w:rsid w:val="000629AC"/>
    <w:rsid w:val="00063D28"/>
    <w:rsid w:val="00064835"/>
    <w:rsid w:val="000671D4"/>
    <w:rsid w:val="00067D6B"/>
    <w:rsid w:val="00075403"/>
    <w:rsid w:val="0007644E"/>
    <w:rsid w:val="000829AB"/>
    <w:rsid w:val="0008359C"/>
    <w:rsid w:val="00085FE0"/>
    <w:rsid w:val="0008715F"/>
    <w:rsid w:val="00090A86"/>
    <w:rsid w:val="00091BF1"/>
    <w:rsid w:val="000924B6"/>
    <w:rsid w:val="00092599"/>
    <w:rsid w:val="000927C2"/>
    <w:rsid w:val="00095B16"/>
    <w:rsid w:val="00097772"/>
    <w:rsid w:val="000A140C"/>
    <w:rsid w:val="000A1618"/>
    <w:rsid w:val="000A670D"/>
    <w:rsid w:val="000A74CF"/>
    <w:rsid w:val="000A7677"/>
    <w:rsid w:val="000A775E"/>
    <w:rsid w:val="000B0B8C"/>
    <w:rsid w:val="000B21AC"/>
    <w:rsid w:val="000B2F79"/>
    <w:rsid w:val="000B3C78"/>
    <w:rsid w:val="000B5FB8"/>
    <w:rsid w:val="000B7705"/>
    <w:rsid w:val="000B7C43"/>
    <w:rsid w:val="000B7D84"/>
    <w:rsid w:val="000C4755"/>
    <w:rsid w:val="000C4967"/>
    <w:rsid w:val="000C77EE"/>
    <w:rsid w:val="000D0318"/>
    <w:rsid w:val="000D0E0F"/>
    <w:rsid w:val="000D57A5"/>
    <w:rsid w:val="000D67A5"/>
    <w:rsid w:val="000E02F1"/>
    <w:rsid w:val="000E0B2A"/>
    <w:rsid w:val="000E1E2B"/>
    <w:rsid w:val="000E34F6"/>
    <w:rsid w:val="000E43C0"/>
    <w:rsid w:val="000E5AB1"/>
    <w:rsid w:val="000E6D18"/>
    <w:rsid w:val="000E7709"/>
    <w:rsid w:val="000F523B"/>
    <w:rsid w:val="000F5A67"/>
    <w:rsid w:val="001024BF"/>
    <w:rsid w:val="0010505B"/>
    <w:rsid w:val="00106B5B"/>
    <w:rsid w:val="00106E70"/>
    <w:rsid w:val="00107336"/>
    <w:rsid w:val="0010749B"/>
    <w:rsid w:val="0011100A"/>
    <w:rsid w:val="00111353"/>
    <w:rsid w:val="0011192F"/>
    <w:rsid w:val="001147F2"/>
    <w:rsid w:val="0011654D"/>
    <w:rsid w:val="00122568"/>
    <w:rsid w:val="00126C9C"/>
    <w:rsid w:val="001300B6"/>
    <w:rsid w:val="0014070E"/>
    <w:rsid w:val="00141A91"/>
    <w:rsid w:val="0014254F"/>
    <w:rsid w:val="00142EB5"/>
    <w:rsid w:val="00146B1D"/>
    <w:rsid w:val="001502CE"/>
    <w:rsid w:val="00154172"/>
    <w:rsid w:val="00154709"/>
    <w:rsid w:val="0015586B"/>
    <w:rsid w:val="00156FA1"/>
    <w:rsid w:val="00157A3E"/>
    <w:rsid w:val="0016647C"/>
    <w:rsid w:val="00166AFD"/>
    <w:rsid w:val="0017055D"/>
    <w:rsid w:val="001721B0"/>
    <w:rsid w:val="0017594D"/>
    <w:rsid w:val="00175DB0"/>
    <w:rsid w:val="00176DED"/>
    <w:rsid w:val="001804E8"/>
    <w:rsid w:val="00181650"/>
    <w:rsid w:val="00181E98"/>
    <w:rsid w:val="001833E4"/>
    <w:rsid w:val="00187DC6"/>
    <w:rsid w:val="001924C8"/>
    <w:rsid w:val="00194992"/>
    <w:rsid w:val="00197656"/>
    <w:rsid w:val="001A4247"/>
    <w:rsid w:val="001A766E"/>
    <w:rsid w:val="001B170B"/>
    <w:rsid w:val="001B367A"/>
    <w:rsid w:val="001B6FDE"/>
    <w:rsid w:val="001B75B1"/>
    <w:rsid w:val="001C270F"/>
    <w:rsid w:val="001C41A1"/>
    <w:rsid w:val="001D032D"/>
    <w:rsid w:val="001D688E"/>
    <w:rsid w:val="001E112A"/>
    <w:rsid w:val="001E2CD6"/>
    <w:rsid w:val="001E349D"/>
    <w:rsid w:val="001E37DF"/>
    <w:rsid w:val="001E6057"/>
    <w:rsid w:val="001F1B3F"/>
    <w:rsid w:val="001F20AA"/>
    <w:rsid w:val="001F5B09"/>
    <w:rsid w:val="00200600"/>
    <w:rsid w:val="002021CD"/>
    <w:rsid w:val="00202651"/>
    <w:rsid w:val="00202F2C"/>
    <w:rsid w:val="00203EE4"/>
    <w:rsid w:val="002142AF"/>
    <w:rsid w:val="00215D5C"/>
    <w:rsid w:val="002216EE"/>
    <w:rsid w:val="002253E7"/>
    <w:rsid w:val="0023416F"/>
    <w:rsid w:val="00241A93"/>
    <w:rsid w:val="00241E5A"/>
    <w:rsid w:val="00242CA2"/>
    <w:rsid w:val="00243A1E"/>
    <w:rsid w:val="00250B08"/>
    <w:rsid w:val="00251ECE"/>
    <w:rsid w:val="0025296E"/>
    <w:rsid w:val="002533D5"/>
    <w:rsid w:val="00253687"/>
    <w:rsid w:val="00253BB0"/>
    <w:rsid w:val="00254F66"/>
    <w:rsid w:val="00255E98"/>
    <w:rsid w:val="00261CF1"/>
    <w:rsid w:val="00261D5D"/>
    <w:rsid w:val="00264755"/>
    <w:rsid w:val="00264CB2"/>
    <w:rsid w:val="002713F6"/>
    <w:rsid w:val="00273DCF"/>
    <w:rsid w:val="00276BC4"/>
    <w:rsid w:val="00281E50"/>
    <w:rsid w:val="0028362D"/>
    <w:rsid w:val="00290BD3"/>
    <w:rsid w:val="002929D4"/>
    <w:rsid w:val="0029510F"/>
    <w:rsid w:val="00297B8A"/>
    <w:rsid w:val="002A0580"/>
    <w:rsid w:val="002A1E78"/>
    <w:rsid w:val="002A2FFE"/>
    <w:rsid w:val="002A351E"/>
    <w:rsid w:val="002A3632"/>
    <w:rsid w:val="002A4FE8"/>
    <w:rsid w:val="002A5763"/>
    <w:rsid w:val="002A776C"/>
    <w:rsid w:val="002B01BF"/>
    <w:rsid w:val="002B2A83"/>
    <w:rsid w:val="002B3E37"/>
    <w:rsid w:val="002C0DEF"/>
    <w:rsid w:val="002C1AC1"/>
    <w:rsid w:val="002C3B56"/>
    <w:rsid w:val="002C46E8"/>
    <w:rsid w:val="002C6A24"/>
    <w:rsid w:val="002D6D75"/>
    <w:rsid w:val="002E1E2C"/>
    <w:rsid w:val="002E4AA5"/>
    <w:rsid w:val="002E58D5"/>
    <w:rsid w:val="002E7E78"/>
    <w:rsid w:val="002F0010"/>
    <w:rsid w:val="002F07E8"/>
    <w:rsid w:val="002F2374"/>
    <w:rsid w:val="002F2A04"/>
    <w:rsid w:val="002F398F"/>
    <w:rsid w:val="002F506A"/>
    <w:rsid w:val="00300682"/>
    <w:rsid w:val="0030311A"/>
    <w:rsid w:val="00303E8E"/>
    <w:rsid w:val="00311649"/>
    <w:rsid w:val="00314145"/>
    <w:rsid w:val="0031581B"/>
    <w:rsid w:val="00316958"/>
    <w:rsid w:val="00320950"/>
    <w:rsid w:val="00320BA7"/>
    <w:rsid w:val="0032318B"/>
    <w:rsid w:val="00323C62"/>
    <w:rsid w:val="00325FB2"/>
    <w:rsid w:val="00326487"/>
    <w:rsid w:val="00332307"/>
    <w:rsid w:val="003341D9"/>
    <w:rsid w:val="00334D9A"/>
    <w:rsid w:val="00334F3C"/>
    <w:rsid w:val="00336382"/>
    <w:rsid w:val="003376FD"/>
    <w:rsid w:val="00337E6A"/>
    <w:rsid w:val="00350C21"/>
    <w:rsid w:val="00353313"/>
    <w:rsid w:val="00356B7A"/>
    <w:rsid w:val="00357D5E"/>
    <w:rsid w:val="00360403"/>
    <w:rsid w:val="00361C8A"/>
    <w:rsid w:val="00361D49"/>
    <w:rsid w:val="00362515"/>
    <w:rsid w:val="00363825"/>
    <w:rsid w:val="00367F38"/>
    <w:rsid w:val="00373960"/>
    <w:rsid w:val="00375876"/>
    <w:rsid w:val="00376F1B"/>
    <w:rsid w:val="003809B7"/>
    <w:rsid w:val="003845B2"/>
    <w:rsid w:val="003879AE"/>
    <w:rsid w:val="0039032D"/>
    <w:rsid w:val="00393ACF"/>
    <w:rsid w:val="00395A49"/>
    <w:rsid w:val="003A212E"/>
    <w:rsid w:val="003A3591"/>
    <w:rsid w:val="003A3738"/>
    <w:rsid w:val="003B20C6"/>
    <w:rsid w:val="003B3092"/>
    <w:rsid w:val="003B5CBA"/>
    <w:rsid w:val="003B6C95"/>
    <w:rsid w:val="003C40DD"/>
    <w:rsid w:val="003C541D"/>
    <w:rsid w:val="003C5D34"/>
    <w:rsid w:val="003D1A3F"/>
    <w:rsid w:val="003D541C"/>
    <w:rsid w:val="003E1E28"/>
    <w:rsid w:val="003E2001"/>
    <w:rsid w:val="003E3BDD"/>
    <w:rsid w:val="003E46FF"/>
    <w:rsid w:val="003E4E42"/>
    <w:rsid w:val="003E5B43"/>
    <w:rsid w:val="003F138B"/>
    <w:rsid w:val="004006BE"/>
    <w:rsid w:val="004059DF"/>
    <w:rsid w:val="00405BE8"/>
    <w:rsid w:val="00406954"/>
    <w:rsid w:val="004104BB"/>
    <w:rsid w:val="00412ED1"/>
    <w:rsid w:val="004140C6"/>
    <w:rsid w:val="00417A31"/>
    <w:rsid w:val="004202EE"/>
    <w:rsid w:val="0042228D"/>
    <w:rsid w:val="0042320B"/>
    <w:rsid w:val="00425280"/>
    <w:rsid w:val="004270B9"/>
    <w:rsid w:val="004325D7"/>
    <w:rsid w:val="004338D9"/>
    <w:rsid w:val="00440CA4"/>
    <w:rsid w:val="0044102A"/>
    <w:rsid w:val="00441B0B"/>
    <w:rsid w:val="00442206"/>
    <w:rsid w:val="004424D3"/>
    <w:rsid w:val="00442F26"/>
    <w:rsid w:val="00443980"/>
    <w:rsid w:val="00444EDD"/>
    <w:rsid w:val="0045671E"/>
    <w:rsid w:val="00457892"/>
    <w:rsid w:val="004578CB"/>
    <w:rsid w:val="00457F5C"/>
    <w:rsid w:val="0046646F"/>
    <w:rsid w:val="004677BD"/>
    <w:rsid w:val="00472BEA"/>
    <w:rsid w:val="004732AC"/>
    <w:rsid w:val="0048165D"/>
    <w:rsid w:val="00481DC9"/>
    <w:rsid w:val="00482CE3"/>
    <w:rsid w:val="00484E05"/>
    <w:rsid w:val="004856E2"/>
    <w:rsid w:val="0048796A"/>
    <w:rsid w:val="004904A9"/>
    <w:rsid w:val="00491190"/>
    <w:rsid w:val="00497876"/>
    <w:rsid w:val="004A1A37"/>
    <w:rsid w:val="004A2EEF"/>
    <w:rsid w:val="004A705F"/>
    <w:rsid w:val="004A7B99"/>
    <w:rsid w:val="004B2992"/>
    <w:rsid w:val="004B2ECD"/>
    <w:rsid w:val="004C0071"/>
    <w:rsid w:val="004C3152"/>
    <w:rsid w:val="004C7715"/>
    <w:rsid w:val="004D3515"/>
    <w:rsid w:val="004D4BED"/>
    <w:rsid w:val="004D58BC"/>
    <w:rsid w:val="004D75DB"/>
    <w:rsid w:val="004E0312"/>
    <w:rsid w:val="004E0F3B"/>
    <w:rsid w:val="004E2EBE"/>
    <w:rsid w:val="004E5774"/>
    <w:rsid w:val="004F17C8"/>
    <w:rsid w:val="004F3DC7"/>
    <w:rsid w:val="00501F31"/>
    <w:rsid w:val="005039B7"/>
    <w:rsid w:val="0050656A"/>
    <w:rsid w:val="00511A47"/>
    <w:rsid w:val="00514C85"/>
    <w:rsid w:val="005166DF"/>
    <w:rsid w:val="005176E1"/>
    <w:rsid w:val="00517E92"/>
    <w:rsid w:val="00521BEF"/>
    <w:rsid w:val="00522B71"/>
    <w:rsid w:val="00522FE6"/>
    <w:rsid w:val="00523511"/>
    <w:rsid w:val="00524E26"/>
    <w:rsid w:val="005300A6"/>
    <w:rsid w:val="005300A8"/>
    <w:rsid w:val="00535097"/>
    <w:rsid w:val="00536647"/>
    <w:rsid w:val="00540D0E"/>
    <w:rsid w:val="005411BE"/>
    <w:rsid w:val="00543F1E"/>
    <w:rsid w:val="00545C6D"/>
    <w:rsid w:val="005476C0"/>
    <w:rsid w:val="00550159"/>
    <w:rsid w:val="00554593"/>
    <w:rsid w:val="00555FFC"/>
    <w:rsid w:val="005600B4"/>
    <w:rsid w:val="00561566"/>
    <w:rsid w:val="005725A1"/>
    <w:rsid w:val="00572AD3"/>
    <w:rsid w:val="00580088"/>
    <w:rsid w:val="00580264"/>
    <w:rsid w:val="0058031A"/>
    <w:rsid w:val="00580422"/>
    <w:rsid w:val="00583355"/>
    <w:rsid w:val="00586D2C"/>
    <w:rsid w:val="005872A7"/>
    <w:rsid w:val="00591273"/>
    <w:rsid w:val="005969E2"/>
    <w:rsid w:val="00597F85"/>
    <w:rsid w:val="005A3BAF"/>
    <w:rsid w:val="005A4843"/>
    <w:rsid w:val="005B1712"/>
    <w:rsid w:val="005B4B44"/>
    <w:rsid w:val="005B4D72"/>
    <w:rsid w:val="005B766A"/>
    <w:rsid w:val="005C1AD6"/>
    <w:rsid w:val="005C3E8A"/>
    <w:rsid w:val="005C4353"/>
    <w:rsid w:val="005C437B"/>
    <w:rsid w:val="005C76BA"/>
    <w:rsid w:val="005E33B6"/>
    <w:rsid w:val="005F19C3"/>
    <w:rsid w:val="005F2310"/>
    <w:rsid w:val="005F5319"/>
    <w:rsid w:val="005F5982"/>
    <w:rsid w:val="005F7CDE"/>
    <w:rsid w:val="006045A4"/>
    <w:rsid w:val="00605179"/>
    <w:rsid w:val="00613088"/>
    <w:rsid w:val="00613724"/>
    <w:rsid w:val="006138CD"/>
    <w:rsid w:val="0061484E"/>
    <w:rsid w:val="006148E5"/>
    <w:rsid w:val="006149B2"/>
    <w:rsid w:val="00626E1A"/>
    <w:rsid w:val="0063048D"/>
    <w:rsid w:val="00630FD1"/>
    <w:rsid w:val="00633384"/>
    <w:rsid w:val="006341C7"/>
    <w:rsid w:val="0064066D"/>
    <w:rsid w:val="00641595"/>
    <w:rsid w:val="00643CC6"/>
    <w:rsid w:val="006446EA"/>
    <w:rsid w:val="006472D2"/>
    <w:rsid w:val="006500F9"/>
    <w:rsid w:val="006505AF"/>
    <w:rsid w:val="00650838"/>
    <w:rsid w:val="00653B1C"/>
    <w:rsid w:val="00654E2A"/>
    <w:rsid w:val="00654EB6"/>
    <w:rsid w:val="006613D7"/>
    <w:rsid w:val="00662F9E"/>
    <w:rsid w:val="006653A3"/>
    <w:rsid w:val="006657DF"/>
    <w:rsid w:val="006669A1"/>
    <w:rsid w:val="00666A21"/>
    <w:rsid w:val="00676E48"/>
    <w:rsid w:val="00677E6D"/>
    <w:rsid w:val="00680A78"/>
    <w:rsid w:val="00685C78"/>
    <w:rsid w:val="00691821"/>
    <w:rsid w:val="00697F9D"/>
    <w:rsid w:val="006A0D3C"/>
    <w:rsid w:val="006A1519"/>
    <w:rsid w:val="006A167A"/>
    <w:rsid w:val="006A3B15"/>
    <w:rsid w:val="006B1004"/>
    <w:rsid w:val="006B12EA"/>
    <w:rsid w:val="006B712A"/>
    <w:rsid w:val="006C22D9"/>
    <w:rsid w:val="006D4801"/>
    <w:rsid w:val="006D74F7"/>
    <w:rsid w:val="006E3A86"/>
    <w:rsid w:val="006E6EB5"/>
    <w:rsid w:val="006F6B44"/>
    <w:rsid w:val="006F7135"/>
    <w:rsid w:val="006F77C0"/>
    <w:rsid w:val="007058D2"/>
    <w:rsid w:val="0070781A"/>
    <w:rsid w:val="0071370F"/>
    <w:rsid w:val="007160EF"/>
    <w:rsid w:val="00721601"/>
    <w:rsid w:val="00722D54"/>
    <w:rsid w:val="00724894"/>
    <w:rsid w:val="00731ED5"/>
    <w:rsid w:val="0073222E"/>
    <w:rsid w:val="0073509A"/>
    <w:rsid w:val="00735A5A"/>
    <w:rsid w:val="0073719E"/>
    <w:rsid w:val="00740F51"/>
    <w:rsid w:val="00741BA6"/>
    <w:rsid w:val="00742479"/>
    <w:rsid w:val="00743B1D"/>
    <w:rsid w:val="00744D08"/>
    <w:rsid w:val="00744EF4"/>
    <w:rsid w:val="00746500"/>
    <w:rsid w:val="00751A3E"/>
    <w:rsid w:val="00752F90"/>
    <w:rsid w:val="007534F1"/>
    <w:rsid w:val="00754D9D"/>
    <w:rsid w:val="0075750E"/>
    <w:rsid w:val="0076015C"/>
    <w:rsid w:val="00760289"/>
    <w:rsid w:val="00762193"/>
    <w:rsid w:val="007714CC"/>
    <w:rsid w:val="0077248B"/>
    <w:rsid w:val="00772BD4"/>
    <w:rsid w:val="007730AC"/>
    <w:rsid w:val="00774B84"/>
    <w:rsid w:val="007802DF"/>
    <w:rsid w:val="00781C05"/>
    <w:rsid w:val="00786B6A"/>
    <w:rsid w:val="007947AC"/>
    <w:rsid w:val="0079646B"/>
    <w:rsid w:val="00797680"/>
    <w:rsid w:val="007A0F7D"/>
    <w:rsid w:val="007A192E"/>
    <w:rsid w:val="007A1AA9"/>
    <w:rsid w:val="007A255E"/>
    <w:rsid w:val="007A549B"/>
    <w:rsid w:val="007A674A"/>
    <w:rsid w:val="007A6F72"/>
    <w:rsid w:val="007B29B9"/>
    <w:rsid w:val="007B4C7E"/>
    <w:rsid w:val="007C0F56"/>
    <w:rsid w:val="007C32B2"/>
    <w:rsid w:val="007C371C"/>
    <w:rsid w:val="007C3EE5"/>
    <w:rsid w:val="007D2665"/>
    <w:rsid w:val="007D267C"/>
    <w:rsid w:val="007D4347"/>
    <w:rsid w:val="007E270D"/>
    <w:rsid w:val="007E3D1F"/>
    <w:rsid w:val="007E5C08"/>
    <w:rsid w:val="007E6E31"/>
    <w:rsid w:val="007F02DF"/>
    <w:rsid w:val="007F522E"/>
    <w:rsid w:val="007F6869"/>
    <w:rsid w:val="008013C4"/>
    <w:rsid w:val="00805486"/>
    <w:rsid w:val="00805771"/>
    <w:rsid w:val="00812804"/>
    <w:rsid w:val="008238E7"/>
    <w:rsid w:val="00827637"/>
    <w:rsid w:val="0083030B"/>
    <w:rsid w:val="00831792"/>
    <w:rsid w:val="00834439"/>
    <w:rsid w:val="0083447D"/>
    <w:rsid w:val="00842581"/>
    <w:rsid w:val="00843D98"/>
    <w:rsid w:val="00844488"/>
    <w:rsid w:val="00846143"/>
    <w:rsid w:val="00852ABB"/>
    <w:rsid w:val="0085590C"/>
    <w:rsid w:val="00856ADF"/>
    <w:rsid w:val="00860CF9"/>
    <w:rsid w:val="00861FAA"/>
    <w:rsid w:val="00863AAB"/>
    <w:rsid w:val="00871B72"/>
    <w:rsid w:val="00871F37"/>
    <w:rsid w:val="008819C0"/>
    <w:rsid w:val="00882760"/>
    <w:rsid w:val="00887D36"/>
    <w:rsid w:val="00887F0E"/>
    <w:rsid w:val="008913B6"/>
    <w:rsid w:val="008A3783"/>
    <w:rsid w:val="008B0946"/>
    <w:rsid w:val="008B139B"/>
    <w:rsid w:val="008B20E1"/>
    <w:rsid w:val="008B49CD"/>
    <w:rsid w:val="008B4D03"/>
    <w:rsid w:val="008C1FA1"/>
    <w:rsid w:val="008C5440"/>
    <w:rsid w:val="008C613F"/>
    <w:rsid w:val="008D1638"/>
    <w:rsid w:val="008D1676"/>
    <w:rsid w:val="008D7DA7"/>
    <w:rsid w:val="008E0D48"/>
    <w:rsid w:val="008E3DCB"/>
    <w:rsid w:val="008E4C1A"/>
    <w:rsid w:val="008E6C9A"/>
    <w:rsid w:val="008E74AC"/>
    <w:rsid w:val="008F79E1"/>
    <w:rsid w:val="009051EC"/>
    <w:rsid w:val="00905D51"/>
    <w:rsid w:val="00905F5F"/>
    <w:rsid w:val="0090778A"/>
    <w:rsid w:val="0090791B"/>
    <w:rsid w:val="009120DC"/>
    <w:rsid w:val="00916A8E"/>
    <w:rsid w:val="00917823"/>
    <w:rsid w:val="00923C33"/>
    <w:rsid w:val="00923F85"/>
    <w:rsid w:val="009348FA"/>
    <w:rsid w:val="00935529"/>
    <w:rsid w:val="009357BE"/>
    <w:rsid w:val="00946E6D"/>
    <w:rsid w:val="00960C80"/>
    <w:rsid w:val="00961035"/>
    <w:rsid w:val="00963857"/>
    <w:rsid w:val="00964381"/>
    <w:rsid w:val="00967AF0"/>
    <w:rsid w:val="00977618"/>
    <w:rsid w:val="00977A45"/>
    <w:rsid w:val="00981A0F"/>
    <w:rsid w:val="00987743"/>
    <w:rsid w:val="00992041"/>
    <w:rsid w:val="00992963"/>
    <w:rsid w:val="009944AB"/>
    <w:rsid w:val="009A074F"/>
    <w:rsid w:val="009A3374"/>
    <w:rsid w:val="009A51B1"/>
    <w:rsid w:val="009B00D3"/>
    <w:rsid w:val="009B44A6"/>
    <w:rsid w:val="009B5C98"/>
    <w:rsid w:val="009C3722"/>
    <w:rsid w:val="009C3AAC"/>
    <w:rsid w:val="009D00A3"/>
    <w:rsid w:val="009D0E03"/>
    <w:rsid w:val="009D5DE0"/>
    <w:rsid w:val="009E0B5B"/>
    <w:rsid w:val="009E3878"/>
    <w:rsid w:val="009F1736"/>
    <w:rsid w:val="009F238A"/>
    <w:rsid w:val="009F2940"/>
    <w:rsid w:val="009F3A0E"/>
    <w:rsid w:val="009F5167"/>
    <w:rsid w:val="009F637A"/>
    <w:rsid w:val="009F7095"/>
    <w:rsid w:val="009F745F"/>
    <w:rsid w:val="00A00828"/>
    <w:rsid w:val="00A0248E"/>
    <w:rsid w:val="00A03E20"/>
    <w:rsid w:val="00A0400D"/>
    <w:rsid w:val="00A0400E"/>
    <w:rsid w:val="00A07ADE"/>
    <w:rsid w:val="00A10550"/>
    <w:rsid w:val="00A1144D"/>
    <w:rsid w:val="00A12880"/>
    <w:rsid w:val="00A164E8"/>
    <w:rsid w:val="00A1666E"/>
    <w:rsid w:val="00A1680E"/>
    <w:rsid w:val="00A17C40"/>
    <w:rsid w:val="00A17D76"/>
    <w:rsid w:val="00A22E12"/>
    <w:rsid w:val="00A31658"/>
    <w:rsid w:val="00A31EED"/>
    <w:rsid w:val="00A333A2"/>
    <w:rsid w:val="00A33661"/>
    <w:rsid w:val="00A3417A"/>
    <w:rsid w:val="00A34414"/>
    <w:rsid w:val="00A34691"/>
    <w:rsid w:val="00A37666"/>
    <w:rsid w:val="00A434F7"/>
    <w:rsid w:val="00A45C7B"/>
    <w:rsid w:val="00A46F4B"/>
    <w:rsid w:val="00A47495"/>
    <w:rsid w:val="00A47E99"/>
    <w:rsid w:val="00A50211"/>
    <w:rsid w:val="00A52432"/>
    <w:rsid w:val="00A53125"/>
    <w:rsid w:val="00A53E09"/>
    <w:rsid w:val="00A540C1"/>
    <w:rsid w:val="00A55569"/>
    <w:rsid w:val="00A56956"/>
    <w:rsid w:val="00A60F6E"/>
    <w:rsid w:val="00A6536B"/>
    <w:rsid w:val="00A806B8"/>
    <w:rsid w:val="00A8093C"/>
    <w:rsid w:val="00A84E54"/>
    <w:rsid w:val="00A87518"/>
    <w:rsid w:val="00A87618"/>
    <w:rsid w:val="00A87D64"/>
    <w:rsid w:val="00A94943"/>
    <w:rsid w:val="00A957FF"/>
    <w:rsid w:val="00A9602B"/>
    <w:rsid w:val="00A97E64"/>
    <w:rsid w:val="00AA04EA"/>
    <w:rsid w:val="00AA3BFE"/>
    <w:rsid w:val="00AA60DB"/>
    <w:rsid w:val="00AB14B6"/>
    <w:rsid w:val="00AB1E0E"/>
    <w:rsid w:val="00AB3422"/>
    <w:rsid w:val="00AC0975"/>
    <w:rsid w:val="00AC1CBE"/>
    <w:rsid w:val="00AC2135"/>
    <w:rsid w:val="00AC3523"/>
    <w:rsid w:val="00AC6F4A"/>
    <w:rsid w:val="00AC7BF8"/>
    <w:rsid w:val="00AD1216"/>
    <w:rsid w:val="00AD1E9F"/>
    <w:rsid w:val="00AE1C59"/>
    <w:rsid w:val="00AF2463"/>
    <w:rsid w:val="00AF4872"/>
    <w:rsid w:val="00AF52A9"/>
    <w:rsid w:val="00B0296D"/>
    <w:rsid w:val="00B068C4"/>
    <w:rsid w:val="00B14BD4"/>
    <w:rsid w:val="00B16F7D"/>
    <w:rsid w:val="00B16FB5"/>
    <w:rsid w:val="00B202B6"/>
    <w:rsid w:val="00B22A37"/>
    <w:rsid w:val="00B24549"/>
    <w:rsid w:val="00B261FE"/>
    <w:rsid w:val="00B30E2D"/>
    <w:rsid w:val="00B331E6"/>
    <w:rsid w:val="00B37F76"/>
    <w:rsid w:val="00B4122B"/>
    <w:rsid w:val="00B425C7"/>
    <w:rsid w:val="00B435C6"/>
    <w:rsid w:val="00B616CF"/>
    <w:rsid w:val="00B622F6"/>
    <w:rsid w:val="00B62FC5"/>
    <w:rsid w:val="00B63680"/>
    <w:rsid w:val="00B70765"/>
    <w:rsid w:val="00B77E83"/>
    <w:rsid w:val="00B8259C"/>
    <w:rsid w:val="00BA284C"/>
    <w:rsid w:val="00BA6634"/>
    <w:rsid w:val="00BB0591"/>
    <w:rsid w:val="00BB20AF"/>
    <w:rsid w:val="00BB7579"/>
    <w:rsid w:val="00BC1441"/>
    <w:rsid w:val="00BC555A"/>
    <w:rsid w:val="00BC6521"/>
    <w:rsid w:val="00BC6BE7"/>
    <w:rsid w:val="00BD0BA2"/>
    <w:rsid w:val="00BD6AF9"/>
    <w:rsid w:val="00BE00F0"/>
    <w:rsid w:val="00BE013A"/>
    <w:rsid w:val="00BE63CC"/>
    <w:rsid w:val="00BE6590"/>
    <w:rsid w:val="00BE78B4"/>
    <w:rsid w:val="00BF012B"/>
    <w:rsid w:val="00BF6D26"/>
    <w:rsid w:val="00BF7039"/>
    <w:rsid w:val="00C01451"/>
    <w:rsid w:val="00C0393A"/>
    <w:rsid w:val="00C04B21"/>
    <w:rsid w:val="00C0569A"/>
    <w:rsid w:val="00C10BF8"/>
    <w:rsid w:val="00C115A2"/>
    <w:rsid w:val="00C14C98"/>
    <w:rsid w:val="00C153E9"/>
    <w:rsid w:val="00C27E1B"/>
    <w:rsid w:val="00C3128F"/>
    <w:rsid w:val="00C318A9"/>
    <w:rsid w:val="00C32BF1"/>
    <w:rsid w:val="00C32D57"/>
    <w:rsid w:val="00C4311A"/>
    <w:rsid w:val="00C44E1D"/>
    <w:rsid w:val="00C4692B"/>
    <w:rsid w:val="00C47CF7"/>
    <w:rsid w:val="00C510B3"/>
    <w:rsid w:val="00C51E08"/>
    <w:rsid w:val="00C6004D"/>
    <w:rsid w:val="00C61870"/>
    <w:rsid w:val="00C6341E"/>
    <w:rsid w:val="00C74B2D"/>
    <w:rsid w:val="00C84181"/>
    <w:rsid w:val="00C8494D"/>
    <w:rsid w:val="00C850B2"/>
    <w:rsid w:val="00C853B4"/>
    <w:rsid w:val="00C856D0"/>
    <w:rsid w:val="00C860CF"/>
    <w:rsid w:val="00C866F3"/>
    <w:rsid w:val="00C90FBC"/>
    <w:rsid w:val="00C928E8"/>
    <w:rsid w:val="00C95F9A"/>
    <w:rsid w:val="00CA4E47"/>
    <w:rsid w:val="00CA5747"/>
    <w:rsid w:val="00CA5942"/>
    <w:rsid w:val="00CA739E"/>
    <w:rsid w:val="00CA744B"/>
    <w:rsid w:val="00CB373B"/>
    <w:rsid w:val="00CB38C3"/>
    <w:rsid w:val="00CB4BBC"/>
    <w:rsid w:val="00CB4DE8"/>
    <w:rsid w:val="00CB5BB3"/>
    <w:rsid w:val="00CC01BB"/>
    <w:rsid w:val="00CC1DF5"/>
    <w:rsid w:val="00CC2131"/>
    <w:rsid w:val="00CC6978"/>
    <w:rsid w:val="00CD46E1"/>
    <w:rsid w:val="00CD5422"/>
    <w:rsid w:val="00CD7348"/>
    <w:rsid w:val="00CD7CAD"/>
    <w:rsid w:val="00CF1619"/>
    <w:rsid w:val="00CF5C5B"/>
    <w:rsid w:val="00D004FC"/>
    <w:rsid w:val="00D01A4F"/>
    <w:rsid w:val="00D202A0"/>
    <w:rsid w:val="00D20C9D"/>
    <w:rsid w:val="00D21959"/>
    <w:rsid w:val="00D24329"/>
    <w:rsid w:val="00D24A93"/>
    <w:rsid w:val="00D25612"/>
    <w:rsid w:val="00D30069"/>
    <w:rsid w:val="00D31876"/>
    <w:rsid w:val="00D32494"/>
    <w:rsid w:val="00D36CF3"/>
    <w:rsid w:val="00D36FA7"/>
    <w:rsid w:val="00D45966"/>
    <w:rsid w:val="00D5159A"/>
    <w:rsid w:val="00D54834"/>
    <w:rsid w:val="00D56AFF"/>
    <w:rsid w:val="00D63862"/>
    <w:rsid w:val="00D732E2"/>
    <w:rsid w:val="00D73342"/>
    <w:rsid w:val="00D802F1"/>
    <w:rsid w:val="00D83F8C"/>
    <w:rsid w:val="00D84755"/>
    <w:rsid w:val="00D85286"/>
    <w:rsid w:val="00D85FA2"/>
    <w:rsid w:val="00D9044C"/>
    <w:rsid w:val="00D90C46"/>
    <w:rsid w:val="00D90EE6"/>
    <w:rsid w:val="00D928B6"/>
    <w:rsid w:val="00DA02FA"/>
    <w:rsid w:val="00DA15C0"/>
    <w:rsid w:val="00DA4868"/>
    <w:rsid w:val="00DA79C1"/>
    <w:rsid w:val="00DB2F22"/>
    <w:rsid w:val="00DC1E7D"/>
    <w:rsid w:val="00DC224C"/>
    <w:rsid w:val="00DC2F1A"/>
    <w:rsid w:val="00DC7087"/>
    <w:rsid w:val="00DD1461"/>
    <w:rsid w:val="00DD1723"/>
    <w:rsid w:val="00DD1ADF"/>
    <w:rsid w:val="00DD4B15"/>
    <w:rsid w:val="00DD6B18"/>
    <w:rsid w:val="00DE69B1"/>
    <w:rsid w:val="00DF0C26"/>
    <w:rsid w:val="00DF1C0C"/>
    <w:rsid w:val="00DF3EE7"/>
    <w:rsid w:val="00DF7BE9"/>
    <w:rsid w:val="00E02F00"/>
    <w:rsid w:val="00E07E19"/>
    <w:rsid w:val="00E12D12"/>
    <w:rsid w:val="00E134BD"/>
    <w:rsid w:val="00E14249"/>
    <w:rsid w:val="00E20667"/>
    <w:rsid w:val="00E208E0"/>
    <w:rsid w:val="00E21913"/>
    <w:rsid w:val="00E24081"/>
    <w:rsid w:val="00E25070"/>
    <w:rsid w:val="00E25100"/>
    <w:rsid w:val="00E346CB"/>
    <w:rsid w:val="00E35BEC"/>
    <w:rsid w:val="00E3640B"/>
    <w:rsid w:val="00E43129"/>
    <w:rsid w:val="00E4409F"/>
    <w:rsid w:val="00E44D77"/>
    <w:rsid w:val="00E4581A"/>
    <w:rsid w:val="00E5138C"/>
    <w:rsid w:val="00E54EF6"/>
    <w:rsid w:val="00E553CA"/>
    <w:rsid w:val="00E57312"/>
    <w:rsid w:val="00E624FF"/>
    <w:rsid w:val="00E63292"/>
    <w:rsid w:val="00E66B4F"/>
    <w:rsid w:val="00E67EAE"/>
    <w:rsid w:val="00E701C0"/>
    <w:rsid w:val="00E70F5B"/>
    <w:rsid w:val="00E7159B"/>
    <w:rsid w:val="00E72952"/>
    <w:rsid w:val="00E819AD"/>
    <w:rsid w:val="00E831DC"/>
    <w:rsid w:val="00E856FE"/>
    <w:rsid w:val="00E87F10"/>
    <w:rsid w:val="00E926DD"/>
    <w:rsid w:val="00E93AF9"/>
    <w:rsid w:val="00E93D5A"/>
    <w:rsid w:val="00E94A9F"/>
    <w:rsid w:val="00E95E5F"/>
    <w:rsid w:val="00E965DB"/>
    <w:rsid w:val="00EA11B6"/>
    <w:rsid w:val="00EA318F"/>
    <w:rsid w:val="00EA48E3"/>
    <w:rsid w:val="00EA4E1D"/>
    <w:rsid w:val="00EA71F4"/>
    <w:rsid w:val="00EB03B5"/>
    <w:rsid w:val="00EB19DB"/>
    <w:rsid w:val="00EB303F"/>
    <w:rsid w:val="00EB3EC9"/>
    <w:rsid w:val="00EB4E57"/>
    <w:rsid w:val="00EC1247"/>
    <w:rsid w:val="00EC29F8"/>
    <w:rsid w:val="00EC3AA4"/>
    <w:rsid w:val="00EC42D9"/>
    <w:rsid w:val="00EC7425"/>
    <w:rsid w:val="00ED0378"/>
    <w:rsid w:val="00ED1342"/>
    <w:rsid w:val="00ED1D72"/>
    <w:rsid w:val="00ED4A79"/>
    <w:rsid w:val="00ED5B56"/>
    <w:rsid w:val="00ED6508"/>
    <w:rsid w:val="00ED69AB"/>
    <w:rsid w:val="00EE2673"/>
    <w:rsid w:val="00EE3D87"/>
    <w:rsid w:val="00EF2D34"/>
    <w:rsid w:val="00EF3848"/>
    <w:rsid w:val="00EF7264"/>
    <w:rsid w:val="00F013A2"/>
    <w:rsid w:val="00F02AD5"/>
    <w:rsid w:val="00F02FF4"/>
    <w:rsid w:val="00F04CA4"/>
    <w:rsid w:val="00F06664"/>
    <w:rsid w:val="00F0689D"/>
    <w:rsid w:val="00F10A2A"/>
    <w:rsid w:val="00F1171A"/>
    <w:rsid w:val="00F12487"/>
    <w:rsid w:val="00F14E88"/>
    <w:rsid w:val="00F15BEE"/>
    <w:rsid w:val="00F16A86"/>
    <w:rsid w:val="00F17AA0"/>
    <w:rsid w:val="00F23D68"/>
    <w:rsid w:val="00F23E89"/>
    <w:rsid w:val="00F31707"/>
    <w:rsid w:val="00F32417"/>
    <w:rsid w:val="00F33992"/>
    <w:rsid w:val="00F407F2"/>
    <w:rsid w:val="00F40EE1"/>
    <w:rsid w:val="00F41650"/>
    <w:rsid w:val="00F4206A"/>
    <w:rsid w:val="00F44789"/>
    <w:rsid w:val="00F45AF3"/>
    <w:rsid w:val="00F51D22"/>
    <w:rsid w:val="00F56976"/>
    <w:rsid w:val="00F61546"/>
    <w:rsid w:val="00F6527D"/>
    <w:rsid w:val="00F73390"/>
    <w:rsid w:val="00F75AE4"/>
    <w:rsid w:val="00F76D6D"/>
    <w:rsid w:val="00F80B9E"/>
    <w:rsid w:val="00F81864"/>
    <w:rsid w:val="00F82D3A"/>
    <w:rsid w:val="00F841AA"/>
    <w:rsid w:val="00F87E66"/>
    <w:rsid w:val="00F9069B"/>
    <w:rsid w:val="00F9392B"/>
    <w:rsid w:val="00F973F0"/>
    <w:rsid w:val="00FA592B"/>
    <w:rsid w:val="00FA5F69"/>
    <w:rsid w:val="00FA5F80"/>
    <w:rsid w:val="00FA7053"/>
    <w:rsid w:val="00FB101D"/>
    <w:rsid w:val="00FB1867"/>
    <w:rsid w:val="00FB1DEA"/>
    <w:rsid w:val="00FB30E1"/>
    <w:rsid w:val="00FC06DB"/>
    <w:rsid w:val="00FC3A34"/>
    <w:rsid w:val="00FD0512"/>
    <w:rsid w:val="00FD1004"/>
    <w:rsid w:val="00FD1657"/>
    <w:rsid w:val="00FD32B5"/>
    <w:rsid w:val="00FD3AD7"/>
    <w:rsid w:val="00FD4254"/>
    <w:rsid w:val="00FD4AA7"/>
    <w:rsid w:val="00FD7CFC"/>
    <w:rsid w:val="00FE02FC"/>
    <w:rsid w:val="00FE3AEF"/>
    <w:rsid w:val="00FE3E4C"/>
    <w:rsid w:val="00FE469B"/>
    <w:rsid w:val="00FE4BA7"/>
    <w:rsid w:val="00FE4DA2"/>
    <w:rsid w:val="00FE5637"/>
    <w:rsid w:val="00FE58CE"/>
    <w:rsid w:val="00FF30EE"/>
    <w:rsid w:val="00FF5DA7"/>
    <w:rsid w:val="00FF6A68"/>
    <w:rsid w:val="00FF7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7ADB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uiPriority="35"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uiPriority="39" w:qFormat="1"/>
  </w:latentStyles>
  <w:style w:type="paragraph" w:default="1" w:styleId="Normal">
    <w:name w:val="Normal"/>
    <w:qFormat/>
    <w:rsid w:val="006E6EB5"/>
    <w:rPr>
      <w:rFonts w:ascii="Times New Roman" w:eastAsia="Times New Roman" w:hAnsi="Times New Roman"/>
      <w:sz w:val="24"/>
      <w:szCs w:val="24"/>
    </w:rPr>
  </w:style>
  <w:style w:type="paragraph" w:styleId="Heading1">
    <w:name w:val="heading 1"/>
    <w:basedOn w:val="Normal"/>
    <w:next w:val="Normal"/>
    <w:link w:val="Heading1Char"/>
    <w:uiPriority w:val="99"/>
    <w:qFormat/>
    <w:rsid w:val="002E58D5"/>
    <w:pPr>
      <w:autoSpaceDE w:val="0"/>
      <w:autoSpaceDN w:val="0"/>
      <w:jc w:val="center"/>
      <w:outlineLvl w:val="0"/>
    </w:pPr>
    <w:rPr>
      <w:rFonts w:ascii="Arial" w:eastAsia="Calibri" w:hAnsi="Arial"/>
      <w:b/>
      <w:bCs/>
      <w:sz w:val="20"/>
      <w:szCs w:val="20"/>
    </w:rPr>
  </w:style>
  <w:style w:type="paragraph" w:styleId="Heading2">
    <w:name w:val="heading 2"/>
    <w:basedOn w:val="Normal"/>
    <w:next w:val="Normal"/>
    <w:link w:val="Heading2Char"/>
    <w:uiPriority w:val="99"/>
    <w:qFormat/>
    <w:rsid w:val="002E58D5"/>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2E58D5"/>
    <w:pPr>
      <w:keepNext/>
      <w:spacing w:before="240" w:after="60"/>
      <w:outlineLvl w:val="2"/>
    </w:pPr>
    <w:rPr>
      <w:rFonts w:ascii="Arial" w:eastAsia="Calibri" w:hAnsi="Arial"/>
      <w:b/>
      <w:bCs/>
      <w:sz w:val="26"/>
      <w:szCs w:val="26"/>
    </w:rPr>
  </w:style>
  <w:style w:type="paragraph" w:styleId="Heading4">
    <w:name w:val="heading 4"/>
    <w:basedOn w:val="Normal"/>
    <w:next w:val="Normal"/>
    <w:link w:val="Heading4Char"/>
    <w:uiPriority w:val="99"/>
    <w:qFormat/>
    <w:rsid w:val="002E58D5"/>
    <w:pPr>
      <w:keepNext/>
      <w:spacing w:before="240" w:after="60"/>
      <w:outlineLvl w:val="3"/>
    </w:pPr>
    <w:rPr>
      <w:rFonts w:eastAsia="Calibri"/>
      <w:b/>
      <w:bCs/>
      <w:sz w:val="28"/>
      <w:szCs w:val="28"/>
    </w:rPr>
  </w:style>
  <w:style w:type="paragraph" w:styleId="Heading5">
    <w:name w:val="heading 5"/>
    <w:basedOn w:val="Normal"/>
    <w:next w:val="Normal"/>
    <w:link w:val="Heading5Char"/>
    <w:uiPriority w:val="99"/>
    <w:qFormat/>
    <w:rsid w:val="002E58D5"/>
    <w:pPr>
      <w:spacing w:before="240" w:after="60"/>
      <w:outlineLvl w:val="4"/>
    </w:pPr>
    <w:rPr>
      <w:rFonts w:eastAsia="Calibri"/>
      <w:b/>
      <w:bCs/>
      <w:i/>
      <w:iCs/>
      <w:sz w:val="26"/>
      <w:szCs w:val="26"/>
    </w:rPr>
  </w:style>
  <w:style w:type="paragraph" w:styleId="Heading6">
    <w:name w:val="heading 6"/>
    <w:basedOn w:val="Normal"/>
    <w:next w:val="Normal"/>
    <w:link w:val="Heading6Char"/>
    <w:uiPriority w:val="99"/>
    <w:qFormat/>
    <w:rsid w:val="002E58D5"/>
    <w:pPr>
      <w:keepNext/>
      <w:ind w:left="72"/>
      <w:outlineLvl w:val="5"/>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E58D5"/>
    <w:rPr>
      <w:rFonts w:ascii="Arial" w:hAnsi="Arial" w:cs="Arial"/>
      <w:b/>
      <w:bCs/>
    </w:rPr>
  </w:style>
  <w:style w:type="character" w:customStyle="1" w:styleId="Heading2Char">
    <w:name w:val="Heading 2 Char"/>
    <w:link w:val="Heading2"/>
    <w:uiPriority w:val="99"/>
    <w:locked/>
    <w:rsid w:val="002E58D5"/>
    <w:rPr>
      <w:rFonts w:ascii="Arial" w:hAnsi="Arial" w:cs="Arial"/>
      <w:b/>
      <w:bCs/>
      <w:i/>
      <w:iCs/>
      <w:sz w:val="28"/>
      <w:szCs w:val="28"/>
    </w:rPr>
  </w:style>
  <w:style w:type="character" w:customStyle="1" w:styleId="Heading3Char">
    <w:name w:val="Heading 3 Char"/>
    <w:link w:val="Heading3"/>
    <w:uiPriority w:val="99"/>
    <w:locked/>
    <w:rsid w:val="002E58D5"/>
    <w:rPr>
      <w:rFonts w:ascii="Arial" w:hAnsi="Arial" w:cs="Arial"/>
      <w:b/>
      <w:bCs/>
      <w:sz w:val="26"/>
      <w:szCs w:val="26"/>
    </w:rPr>
  </w:style>
  <w:style w:type="character" w:customStyle="1" w:styleId="Heading4Char">
    <w:name w:val="Heading 4 Char"/>
    <w:link w:val="Heading4"/>
    <w:uiPriority w:val="99"/>
    <w:locked/>
    <w:rsid w:val="002E58D5"/>
    <w:rPr>
      <w:rFonts w:ascii="Times New Roman" w:hAnsi="Times New Roman" w:cs="Times New Roman"/>
      <w:b/>
      <w:bCs/>
      <w:sz w:val="28"/>
      <w:szCs w:val="28"/>
    </w:rPr>
  </w:style>
  <w:style w:type="character" w:customStyle="1" w:styleId="Heading5Char">
    <w:name w:val="Heading 5 Char"/>
    <w:link w:val="Heading5"/>
    <w:uiPriority w:val="99"/>
    <w:locked/>
    <w:rsid w:val="002E58D5"/>
    <w:rPr>
      <w:rFonts w:ascii="Times New Roman" w:hAnsi="Times New Roman" w:cs="Times New Roman"/>
      <w:b/>
      <w:bCs/>
      <w:i/>
      <w:iCs/>
      <w:sz w:val="26"/>
      <w:szCs w:val="26"/>
    </w:rPr>
  </w:style>
  <w:style w:type="character" w:customStyle="1" w:styleId="Heading6Char">
    <w:name w:val="Heading 6 Char"/>
    <w:link w:val="Heading6"/>
    <w:uiPriority w:val="99"/>
    <w:locked/>
    <w:rsid w:val="002E58D5"/>
    <w:rPr>
      <w:rFonts w:ascii="Times New Roman" w:hAnsi="Times New Roman" w:cs="Times New Roman"/>
      <w:b/>
      <w:bCs/>
      <w:sz w:val="24"/>
      <w:szCs w:val="24"/>
    </w:rPr>
  </w:style>
  <w:style w:type="paragraph" w:styleId="NormalWeb">
    <w:name w:val="Normal (Web)"/>
    <w:basedOn w:val="Normal"/>
    <w:uiPriority w:val="99"/>
    <w:rsid w:val="002E58D5"/>
    <w:pPr>
      <w:spacing w:before="100" w:beforeAutospacing="1" w:after="100" w:afterAutospacing="1"/>
    </w:pPr>
    <w:rPr>
      <w:rFonts w:ascii="Arial" w:eastAsia="Arial Unicode MS" w:hAnsi="Arial"/>
    </w:rPr>
  </w:style>
  <w:style w:type="paragraph" w:styleId="Title">
    <w:name w:val="Title"/>
    <w:basedOn w:val="Normal"/>
    <w:link w:val="TitleChar"/>
    <w:uiPriority w:val="99"/>
    <w:qFormat/>
    <w:rsid w:val="002E58D5"/>
    <w:pPr>
      <w:jc w:val="center"/>
    </w:pPr>
    <w:rPr>
      <w:rFonts w:eastAsia="Calibri"/>
      <w:b/>
      <w:bCs/>
    </w:rPr>
  </w:style>
  <w:style w:type="character" w:customStyle="1" w:styleId="TitleChar">
    <w:name w:val="Title Char"/>
    <w:link w:val="Title"/>
    <w:uiPriority w:val="99"/>
    <w:locked/>
    <w:rsid w:val="002E58D5"/>
    <w:rPr>
      <w:rFonts w:ascii="Times New Roman" w:hAnsi="Times New Roman" w:cs="Times New Roman"/>
      <w:b/>
      <w:bCs/>
      <w:sz w:val="24"/>
      <w:szCs w:val="24"/>
    </w:rPr>
  </w:style>
  <w:style w:type="paragraph" w:styleId="PlainText">
    <w:name w:val="Plain Text"/>
    <w:basedOn w:val="Normal"/>
    <w:link w:val="PlainTextChar"/>
    <w:uiPriority w:val="99"/>
    <w:rsid w:val="002E58D5"/>
    <w:rPr>
      <w:rFonts w:ascii="Courier New" w:eastAsia="Calibri" w:hAnsi="Courier New"/>
      <w:sz w:val="20"/>
      <w:szCs w:val="20"/>
    </w:rPr>
  </w:style>
  <w:style w:type="character" w:customStyle="1" w:styleId="PlainTextChar">
    <w:name w:val="Plain Text Char"/>
    <w:link w:val="PlainText"/>
    <w:uiPriority w:val="99"/>
    <w:locked/>
    <w:rsid w:val="002E58D5"/>
    <w:rPr>
      <w:rFonts w:ascii="Courier New" w:hAnsi="Courier New" w:cs="Times New Roman"/>
      <w:sz w:val="20"/>
      <w:szCs w:val="20"/>
    </w:rPr>
  </w:style>
  <w:style w:type="character" w:customStyle="1" w:styleId="DataField11pt-SingleChar">
    <w:name w:val="Data Field 11pt-Single Char"/>
    <w:link w:val="DataField11pt-Single"/>
    <w:uiPriority w:val="99"/>
    <w:locked/>
    <w:rsid w:val="002E58D5"/>
    <w:rPr>
      <w:rFonts w:ascii="Arial" w:hAnsi="Arial" w:cs="Arial"/>
      <w:sz w:val="24"/>
      <w:szCs w:val="24"/>
    </w:rPr>
  </w:style>
  <w:style w:type="paragraph" w:customStyle="1" w:styleId="DataField11pt-Single">
    <w:name w:val="Data Field 11pt-Single"/>
    <w:basedOn w:val="Normal"/>
    <w:link w:val="DataField11pt-SingleChar"/>
    <w:uiPriority w:val="99"/>
    <w:rsid w:val="002E58D5"/>
    <w:pPr>
      <w:autoSpaceDE w:val="0"/>
      <w:autoSpaceDN w:val="0"/>
    </w:pPr>
    <w:rPr>
      <w:rFonts w:ascii="Arial" w:eastAsia="Calibri" w:hAnsi="Arial"/>
    </w:rPr>
  </w:style>
  <w:style w:type="paragraph" w:customStyle="1" w:styleId="FormFieldCaption">
    <w:name w:val="Form Field Caption"/>
    <w:basedOn w:val="Normal"/>
    <w:uiPriority w:val="99"/>
    <w:rsid w:val="002E58D5"/>
    <w:pPr>
      <w:tabs>
        <w:tab w:val="left" w:pos="270"/>
      </w:tabs>
      <w:autoSpaceDE w:val="0"/>
      <w:autoSpaceDN w:val="0"/>
    </w:pPr>
    <w:rPr>
      <w:rFonts w:ascii="Arial" w:hAnsi="Arial" w:cs="Arial"/>
      <w:sz w:val="16"/>
      <w:szCs w:val="16"/>
    </w:rPr>
  </w:style>
  <w:style w:type="paragraph" w:customStyle="1" w:styleId="HeadNoteNotItalics">
    <w:name w:val="HeadNoteNotItalics"/>
    <w:basedOn w:val="Normal"/>
    <w:uiPriority w:val="99"/>
    <w:rsid w:val="002E58D5"/>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2E58D5"/>
    <w:pPr>
      <w:tabs>
        <w:tab w:val="center" w:pos="4320"/>
        <w:tab w:val="right" w:pos="8640"/>
      </w:tabs>
    </w:pPr>
    <w:rPr>
      <w:rFonts w:eastAsia="Calibri"/>
    </w:rPr>
  </w:style>
  <w:style w:type="character" w:customStyle="1" w:styleId="HeaderChar">
    <w:name w:val="Header Char"/>
    <w:link w:val="Header"/>
    <w:uiPriority w:val="99"/>
    <w:locked/>
    <w:rsid w:val="002E58D5"/>
    <w:rPr>
      <w:rFonts w:ascii="Times New Roman" w:hAnsi="Times New Roman" w:cs="Times New Roman"/>
      <w:sz w:val="24"/>
      <w:szCs w:val="24"/>
    </w:rPr>
  </w:style>
  <w:style w:type="paragraph" w:styleId="Footer">
    <w:name w:val="footer"/>
    <w:basedOn w:val="Normal"/>
    <w:link w:val="FooterChar"/>
    <w:uiPriority w:val="99"/>
    <w:rsid w:val="002E58D5"/>
    <w:pPr>
      <w:tabs>
        <w:tab w:val="center" w:pos="4320"/>
        <w:tab w:val="right" w:pos="8640"/>
      </w:tabs>
    </w:pPr>
    <w:rPr>
      <w:rFonts w:eastAsia="Calibri"/>
    </w:rPr>
  </w:style>
  <w:style w:type="character" w:customStyle="1" w:styleId="FooterChar">
    <w:name w:val="Footer Char"/>
    <w:link w:val="Footer"/>
    <w:uiPriority w:val="99"/>
    <w:locked/>
    <w:rsid w:val="002E58D5"/>
    <w:rPr>
      <w:rFonts w:ascii="Times New Roman" w:hAnsi="Times New Roman" w:cs="Times New Roman"/>
      <w:sz w:val="24"/>
      <w:szCs w:val="24"/>
    </w:rPr>
  </w:style>
  <w:style w:type="paragraph" w:customStyle="1" w:styleId="FormFooter">
    <w:name w:val="Form Footer"/>
    <w:basedOn w:val="Normal"/>
    <w:uiPriority w:val="99"/>
    <w:rsid w:val="002E58D5"/>
    <w:pPr>
      <w:tabs>
        <w:tab w:val="center" w:pos="5328"/>
        <w:tab w:val="right" w:pos="10728"/>
      </w:tabs>
      <w:autoSpaceDE w:val="0"/>
      <w:autoSpaceDN w:val="0"/>
      <w:ind w:left="58"/>
    </w:pPr>
    <w:rPr>
      <w:rFonts w:ascii="Arial" w:hAnsi="Arial" w:cs="Arial"/>
      <w:sz w:val="16"/>
      <w:szCs w:val="16"/>
    </w:rPr>
  </w:style>
  <w:style w:type="character" w:styleId="PageNumber">
    <w:name w:val="page number"/>
    <w:uiPriority w:val="99"/>
    <w:rsid w:val="002E58D5"/>
    <w:rPr>
      <w:rFonts w:ascii="Arial" w:hAnsi="Arial" w:cs="Arial"/>
      <w:sz w:val="20"/>
      <w:u w:val="single"/>
    </w:rPr>
  </w:style>
  <w:style w:type="table" w:styleId="TableGrid">
    <w:name w:val="Table Grid"/>
    <w:basedOn w:val="TableNormal"/>
    <w:uiPriority w:val="99"/>
    <w:rsid w:val="002E58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rsid w:val="002E58D5"/>
    <w:pPr>
      <w:ind w:left="360"/>
    </w:pPr>
    <w:rPr>
      <w:rFonts w:eastAsia="Calibri"/>
    </w:rPr>
  </w:style>
  <w:style w:type="character" w:customStyle="1" w:styleId="BodyTextIndent2Char">
    <w:name w:val="Body Text Indent 2 Char"/>
    <w:link w:val="BodyTextIndent2"/>
    <w:uiPriority w:val="99"/>
    <w:locked/>
    <w:rsid w:val="002E58D5"/>
    <w:rPr>
      <w:rFonts w:ascii="Times New Roman" w:hAnsi="Times New Roman" w:cs="Times New Roman"/>
      <w:sz w:val="24"/>
      <w:szCs w:val="24"/>
    </w:rPr>
  </w:style>
  <w:style w:type="paragraph" w:customStyle="1" w:styleId="text">
    <w:name w:val="text"/>
    <w:basedOn w:val="Normal"/>
    <w:uiPriority w:val="99"/>
    <w:rsid w:val="002E58D5"/>
    <w:pPr>
      <w:spacing w:before="100" w:beforeAutospacing="1" w:after="100" w:afterAutospacing="1"/>
    </w:pPr>
  </w:style>
  <w:style w:type="character" w:styleId="Hyperlink">
    <w:name w:val="Hyperlink"/>
    <w:uiPriority w:val="99"/>
    <w:rsid w:val="002E58D5"/>
    <w:rPr>
      <w:rFonts w:cs="Times New Roman"/>
      <w:color w:val="0000FF"/>
      <w:u w:val="single"/>
    </w:rPr>
  </w:style>
  <w:style w:type="paragraph" w:styleId="BalloonText">
    <w:name w:val="Balloon Text"/>
    <w:basedOn w:val="Normal"/>
    <w:link w:val="BalloonTextChar"/>
    <w:uiPriority w:val="99"/>
    <w:semiHidden/>
    <w:rsid w:val="002E58D5"/>
    <w:rPr>
      <w:rFonts w:ascii="Tahoma" w:eastAsia="Calibri" w:hAnsi="Tahoma"/>
      <w:sz w:val="16"/>
      <w:szCs w:val="16"/>
    </w:rPr>
  </w:style>
  <w:style w:type="character" w:customStyle="1" w:styleId="BalloonTextChar">
    <w:name w:val="Balloon Text Char"/>
    <w:link w:val="BalloonText"/>
    <w:uiPriority w:val="99"/>
    <w:semiHidden/>
    <w:locked/>
    <w:rsid w:val="002E58D5"/>
    <w:rPr>
      <w:rFonts w:ascii="Tahoma" w:hAnsi="Tahoma" w:cs="Tahoma"/>
      <w:sz w:val="16"/>
      <w:szCs w:val="16"/>
    </w:rPr>
  </w:style>
  <w:style w:type="paragraph" w:customStyle="1" w:styleId="Level1">
    <w:name w:val="Level 1"/>
    <w:basedOn w:val="Normal"/>
    <w:uiPriority w:val="99"/>
    <w:rsid w:val="002E58D5"/>
    <w:pPr>
      <w:widowControl w:val="0"/>
      <w:numPr>
        <w:numId w:val="3"/>
      </w:numPr>
      <w:autoSpaceDE w:val="0"/>
      <w:autoSpaceDN w:val="0"/>
      <w:adjustRightInd w:val="0"/>
      <w:ind w:left="720" w:hanging="720"/>
      <w:outlineLvl w:val="0"/>
    </w:pPr>
  </w:style>
  <w:style w:type="paragraph" w:customStyle="1" w:styleId="Default">
    <w:name w:val="Default"/>
    <w:rsid w:val="002E58D5"/>
    <w:pPr>
      <w:autoSpaceDE w:val="0"/>
      <w:autoSpaceDN w:val="0"/>
      <w:adjustRightInd w:val="0"/>
    </w:pPr>
    <w:rPr>
      <w:rFonts w:ascii="Times New Roman" w:eastAsia="Times New Roman" w:hAnsi="Times New Roman"/>
      <w:color w:val="000000"/>
      <w:sz w:val="24"/>
      <w:szCs w:val="24"/>
    </w:rPr>
  </w:style>
  <w:style w:type="character" w:customStyle="1" w:styleId="banner-usdol1">
    <w:name w:val="banner-usdol1"/>
    <w:uiPriority w:val="99"/>
    <w:rsid w:val="002E58D5"/>
    <w:rPr>
      <w:rFonts w:ascii="Verdana" w:hAnsi="Verdana" w:cs="Times New Roman"/>
      <w:b/>
      <w:bCs/>
      <w:color w:val="003399"/>
      <w:sz w:val="32"/>
      <w:szCs w:val="32"/>
    </w:rPr>
  </w:style>
  <w:style w:type="character" w:customStyle="1" w:styleId="banner-agency1">
    <w:name w:val="banner-agency1"/>
    <w:uiPriority w:val="99"/>
    <w:rsid w:val="002E58D5"/>
    <w:rPr>
      <w:rFonts w:ascii="Verdana" w:hAnsi="Verdana" w:cs="Times New Roman"/>
      <w:b/>
      <w:bCs/>
      <w:color w:val="003399"/>
      <w:sz w:val="24"/>
      <w:szCs w:val="24"/>
    </w:rPr>
  </w:style>
  <w:style w:type="character" w:customStyle="1" w:styleId="banner-tagline1">
    <w:name w:val="banner-tagline1"/>
    <w:uiPriority w:val="99"/>
    <w:rsid w:val="002E58D5"/>
    <w:rPr>
      <w:rFonts w:ascii="Verdana" w:hAnsi="Verdana" w:cs="Times New Roman"/>
      <w:i/>
      <w:iCs/>
      <w:color w:val="003399"/>
      <w:sz w:val="20"/>
      <w:szCs w:val="20"/>
    </w:rPr>
  </w:style>
  <w:style w:type="character" w:customStyle="1" w:styleId="agencyurl1">
    <w:name w:val="agencyurl1"/>
    <w:uiPriority w:val="99"/>
    <w:rsid w:val="002E58D5"/>
    <w:rPr>
      <w:rFonts w:ascii="Verdana" w:hAnsi="Verdana" w:cs="Times New Roman"/>
      <w:b/>
      <w:bCs/>
      <w:i/>
      <w:iCs/>
      <w:color w:val="003399"/>
      <w:sz w:val="30"/>
      <w:szCs w:val="30"/>
    </w:rPr>
  </w:style>
  <w:style w:type="character" w:customStyle="1" w:styleId="Hyperlink1">
    <w:name w:val="Hyperlink1"/>
    <w:uiPriority w:val="99"/>
    <w:rsid w:val="002E58D5"/>
    <w:rPr>
      <w:rFonts w:ascii="Verdana" w:hAnsi="Verdana" w:cs="Times New Roman"/>
      <w:b/>
      <w:bCs/>
      <w:i/>
      <w:iCs/>
      <w:color w:val="003399"/>
      <w:sz w:val="30"/>
      <w:szCs w:val="30"/>
      <w:u w:val="none"/>
      <w:effect w:val="none"/>
    </w:rPr>
  </w:style>
  <w:style w:type="character" w:customStyle="1" w:styleId="search-bar1">
    <w:name w:val="search-bar1"/>
    <w:uiPriority w:val="99"/>
    <w:rsid w:val="002E58D5"/>
    <w:rPr>
      <w:rFonts w:ascii="Verdana" w:hAnsi="Verdana" w:cs="Times New Roman"/>
      <w:b/>
      <w:bCs/>
      <w:color w:val="FFFFFF"/>
      <w:sz w:val="24"/>
      <w:szCs w:val="24"/>
    </w:rPr>
  </w:style>
  <w:style w:type="character" w:customStyle="1" w:styleId="Hyperlink2">
    <w:name w:val="Hyperlink2"/>
    <w:uiPriority w:val="99"/>
    <w:rsid w:val="002E58D5"/>
    <w:rPr>
      <w:rFonts w:cs="Times New Roman"/>
      <w:b/>
      <w:bCs/>
      <w:color w:val="FFFFCC"/>
      <w:u w:val="single"/>
    </w:rPr>
  </w:style>
  <w:style w:type="paragraph" w:styleId="z-TopofForm">
    <w:name w:val="HTML Top of Form"/>
    <w:basedOn w:val="Normal"/>
    <w:next w:val="Normal"/>
    <w:link w:val="z-TopofFormChar"/>
    <w:hidden/>
    <w:uiPriority w:val="99"/>
    <w:rsid w:val="002E58D5"/>
    <w:pPr>
      <w:pBdr>
        <w:bottom w:val="single" w:sz="6" w:space="1" w:color="auto"/>
      </w:pBdr>
      <w:jc w:val="center"/>
    </w:pPr>
    <w:rPr>
      <w:rFonts w:ascii="Arial" w:eastAsia="Calibri" w:hAnsi="Arial"/>
      <w:vanish/>
      <w:sz w:val="16"/>
      <w:szCs w:val="16"/>
    </w:rPr>
  </w:style>
  <w:style w:type="character" w:customStyle="1" w:styleId="z-TopofFormChar">
    <w:name w:val="z-Top of Form Char"/>
    <w:link w:val="z-TopofForm"/>
    <w:uiPriority w:val="99"/>
    <w:locked/>
    <w:rsid w:val="002E58D5"/>
    <w:rPr>
      <w:rFonts w:ascii="Arial" w:hAnsi="Arial" w:cs="Arial"/>
      <w:vanish/>
      <w:sz w:val="16"/>
      <w:szCs w:val="16"/>
    </w:rPr>
  </w:style>
  <w:style w:type="paragraph" w:styleId="z-BottomofForm">
    <w:name w:val="HTML Bottom of Form"/>
    <w:basedOn w:val="Normal"/>
    <w:next w:val="Normal"/>
    <w:link w:val="z-BottomofFormChar"/>
    <w:hidden/>
    <w:uiPriority w:val="99"/>
    <w:rsid w:val="002E58D5"/>
    <w:pPr>
      <w:pBdr>
        <w:top w:val="single" w:sz="6" w:space="1" w:color="auto"/>
      </w:pBdr>
      <w:jc w:val="center"/>
    </w:pPr>
    <w:rPr>
      <w:rFonts w:ascii="Arial" w:eastAsia="Calibri" w:hAnsi="Arial"/>
      <w:vanish/>
      <w:sz w:val="16"/>
      <w:szCs w:val="16"/>
    </w:rPr>
  </w:style>
  <w:style w:type="character" w:customStyle="1" w:styleId="z-BottomofFormChar">
    <w:name w:val="z-Bottom of Form Char"/>
    <w:link w:val="z-BottomofForm"/>
    <w:uiPriority w:val="99"/>
    <w:locked/>
    <w:rsid w:val="002E58D5"/>
    <w:rPr>
      <w:rFonts w:ascii="Arial" w:hAnsi="Arial" w:cs="Arial"/>
      <w:vanish/>
      <w:sz w:val="16"/>
      <w:szCs w:val="16"/>
    </w:rPr>
  </w:style>
  <w:style w:type="paragraph" w:styleId="BodyText">
    <w:name w:val="Body Text"/>
    <w:basedOn w:val="Normal"/>
    <w:link w:val="BodyTextChar"/>
    <w:uiPriority w:val="99"/>
    <w:rsid w:val="002E58D5"/>
    <w:pPr>
      <w:spacing w:after="120"/>
    </w:pPr>
    <w:rPr>
      <w:rFonts w:eastAsia="Calibri"/>
    </w:rPr>
  </w:style>
  <w:style w:type="character" w:customStyle="1" w:styleId="BodyTextChar">
    <w:name w:val="Body Text Char"/>
    <w:link w:val="BodyText"/>
    <w:uiPriority w:val="99"/>
    <w:locked/>
    <w:rsid w:val="002E58D5"/>
    <w:rPr>
      <w:rFonts w:ascii="Times New Roman" w:hAnsi="Times New Roman" w:cs="Times New Roman"/>
      <w:sz w:val="24"/>
      <w:szCs w:val="24"/>
    </w:rPr>
  </w:style>
  <w:style w:type="paragraph" w:customStyle="1" w:styleId="catchline">
    <w:name w:val="catchline"/>
    <w:basedOn w:val="Normal"/>
    <w:uiPriority w:val="99"/>
    <w:rsid w:val="002E58D5"/>
    <w:pPr>
      <w:spacing w:before="100" w:beforeAutospacing="1" w:after="100" w:afterAutospacing="1"/>
    </w:pPr>
    <w:rPr>
      <w:b/>
      <w:bCs/>
      <w:sz w:val="29"/>
      <w:szCs w:val="29"/>
    </w:rPr>
  </w:style>
  <w:style w:type="character" w:customStyle="1" w:styleId="ptext-2">
    <w:name w:val="ptext-2"/>
    <w:uiPriority w:val="99"/>
    <w:rsid w:val="002E58D5"/>
    <w:rPr>
      <w:rFonts w:cs="Times New Roman"/>
    </w:rPr>
  </w:style>
  <w:style w:type="character" w:customStyle="1" w:styleId="ptext-3">
    <w:name w:val="ptext-3"/>
    <w:uiPriority w:val="99"/>
    <w:rsid w:val="002E58D5"/>
    <w:rPr>
      <w:rFonts w:cs="Times New Roman"/>
    </w:rPr>
  </w:style>
  <w:style w:type="character" w:customStyle="1" w:styleId="ptext-4">
    <w:name w:val="ptext-4"/>
    <w:uiPriority w:val="99"/>
    <w:rsid w:val="002E58D5"/>
    <w:rPr>
      <w:rFonts w:cs="Times New Roman"/>
    </w:rPr>
  </w:style>
  <w:style w:type="character" w:customStyle="1" w:styleId="greyout">
    <w:name w:val="greyout"/>
    <w:uiPriority w:val="99"/>
    <w:rsid w:val="002E58D5"/>
    <w:rPr>
      <w:rFonts w:cs="Times New Roman"/>
      <w:color w:val="999999"/>
    </w:rPr>
  </w:style>
  <w:style w:type="character" w:customStyle="1" w:styleId="enumbell">
    <w:name w:val="enumbell"/>
    <w:uiPriority w:val="99"/>
    <w:rsid w:val="002E58D5"/>
    <w:rPr>
      <w:rFonts w:cs="Times New Roman"/>
      <w:b/>
      <w:bCs/>
    </w:rPr>
  </w:style>
  <w:style w:type="character" w:customStyle="1" w:styleId="enumlstr">
    <w:name w:val="enumlstr"/>
    <w:uiPriority w:val="99"/>
    <w:rsid w:val="002E58D5"/>
    <w:rPr>
      <w:rFonts w:cs="Times New Roman"/>
      <w:b/>
      <w:bCs/>
      <w:color w:val="000066"/>
    </w:rPr>
  </w:style>
  <w:style w:type="character" w:customStyle="1" w:styleId="highlight1">
    <w:name w:val="highlight1"/>
    <w:uiPriority w:val="99"/>
    <w:rsid w:val="002E58D5"/>
    <w:rPr>
      <w:rFonts w:cs="Times New Roman"/>
      <w:color w:val="FF0000"/>
    </w:rPr>
  </w:style>
  <w:style w:type="character" w:styleId="CommentReference">
    <w:name w:val="annotation reference"/>
    <w:uiPriority w:val="99"/>
    <w:rsid w:val="002E58D5"/>
    <w:rPr>
      <w:rFonts w:cs="Times New Roman"/>
      <w:sz w:val="16"/>
      <w:szCs w:val="16"/>
    </w:rPr>
  </w:style>
  <w:style w:type="paragraph" w:styleId="CommentText">
    <w:name w:val="annotation text"/>
    <w:basedOn w:val="Normal"/>
    <w:link w:val="CommentTextChar"/>
    <w:uiPriority w:val="99"/>
    <w:rsid w:val="002E58D5"/>
    <w:rPr>
      <w:rFonts w:eastAsia="Calibri"/>
      <w:sz w:val="20"/>
      <w:szCs w:val="20"/>
    </w:rPr>
  </w:style>
  <w:style w:type="character" w:customStyle="1" w:styleId="CommentTextChar">
    <w:name w:val="Comment Text Char"/>
    <w:link w:val="CommentText"/>
    <w:uiPriority w:val="99"/>
    <w:locked/>
    <w:rsid w:val="002E58D5"/>
    <w:rPr>
      <w:rFonts w:ascii="Times New Roman" w:hAnsi="Times New Roman" w:cs="Times New Roman"/>
      <w:sz w:val="20"/>
      <w:szCs w:val="20"/>
    </w:rPr>
  </w:style>
  <w:style w:type="paragraph" w:styleId="Subtitle">
    <w:name w:val="Subtitle"/>
    <w:basedOn w:val="Normal"/>
    <w:link w:val="SubtitleChar"/>
    <w:uiPriority w:val="99"/>
    <w:qFormat/>
    <w:rsid w:val="002E58D5"/>
    <w:rPr>
      <w:rFonts w:eastAsia="Calibri"/>
      <w:b/>
      <w:bCs/>
    </w:rPr>
  </w:style>
  <w:style w:type="character" w:customStyle="1" w:styleId="SubtitleChar">
    <w:name w:val="Subtitle Char"/>
    <w:link w:val="Subtitle"/>
    <w:uiPriority w:val="99"/>
    <w:locked/>
    <w:rsid w:val="002E58D5"/>
    <w:rPr>
      <w:rFonts w:ascii="Times New Roman" w:hAnsi="Times New Roman" w:cs="Times New Roman"/>
      <w:b/>
      <w:bCs/>
      <w:sz w:val="24"/>
      <w:szCs w:val="24"/>
    </w:rPr>
  </w:style>
  <w:style w:type="character" w:customStyle="1" w:styleId="listingtext1">
    <w:name w:val="listingtext1"/>
    <w:uiPriority w:val="99"/>
    <w:rsid w:val="002E58D5"/>
    <w:rPr>
      <w:rFonts w:ascii="Verdana" w:hAnsi="Verdana" w:cs="Times New Roman"/>
      <w:sz w:val="18"/>
      <w:szCs w:val="18"/>
    </w:rPr>
  </w:style>
  <w:style w:type="character" w:styleId="FollowedHyperlink">
    <w:name w:val="FollowedHyperlink"/>
    <w:uiPriority w:val="99"/>
    <w:rsid w:val="002E58D5"/>
    <w:rPr>
      <w:rFonts w:cs="Times New Roman"/>
      <w:color w:val="800080"/>
      <w:u w:val="single"/>
    </w:rPr>
  </w:style>
  <w:style w:type="paragraph" w:styleId="HTMLPreformatted">
    <w:name w:val="HTML Preformatted"/>
    <w:basedOn w:val="Normal"/>
    <w:link w:val="HTMLPreformattedChar"/>
    <w:uiPriority w:val="99"/>
    <w:rsid w:val="002E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locked/>
    <w:rsid w:val="002E58D5"/>
    <w:rPr>
      <w:rFonts w:ascii="Courier New" w:hAnsi="Courier New" w:cs="Courier New"/>
      <w:sz w:val="20"/>
      <w:szCs w:val="20"/>
    </w:rPr>
  </w:style>
  <w:style w:type="character" w:styleId="Strong">
    <w:name w:val="Strong"/>
    <w:uiPriority w:val="99"/>
    <w:qFormat/>
    <w:rsid w:val="002E58D5"/>
    <w:rPr>
      <w:rFonts w:cs="Times New Roman"/>
      <w:b/>
      <w:bCs/>
    </w:rPr>
  </w:style>
  <w:style w:type="character" w:styleId="Emphasis">
    <w:name w:val="Emphasis"/>
    <w:uiPriority w:val="99"/>
    <w:qFormat/>
    <w:rsid w:val="002E58D5"/>
    <w:rPr>
      <w:rFonts w:cs="Times New Roman"/>
      <w:caps/>
      <w:sz w:val="19"/>
      <w:szCs w:val="19"/>
    </w:rPr>
  </w:style>
  <w:style w:type="paragraph" w:styleId="ListNumber2">
    <w:name w:val="List Number 2"/>
    <w:basedOn w:val="Normal"/>
    <w:uiPriority w:val="99"/>
    <w:rsid w:val="002E58D5"/>
    <w:pPr>
      <w:widowControl w:val="0"/>
      <w:numPr>
        <w:numId w:val="4"/>
      </w:numPr>
      <w:tabs>
        <w:tab w:val="clear" w:pos="720"/>
        <w:tab w:val="num" w:pos="360"/>
      </w:tabs>
      <w:ind w:left="360"/>
    </w:pPr>
    <w:rPr>
      <w:rFonts w:ascii="Arial" w:hAnsi="Arial" w:cs="Arial"/>
      <w:bCs/>
      <w:color w:val="000000"/>
      <w:sz w:val="20"/>
      <w:szCs w:val="20"/>
    </w:rPr>
  </w:style>
  <w:style w:type="table" w:styleId="TableGrid1">
    <w:name w:val="Table Grid 1"/>
    <w:basedOn w:val="TableNormal"/>
    <w:uiPriority w:val="99"/>
    <w:rsid w:val="002E58D5"/>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CM1">
    <w:name w:val="CM1"/>
    <w:basedOn w:val="Default"/>
    <w:next w:val="Default"/>
    <w:uiPriority w:val="99"/>
    <w:rsid w:val="002E58D5"/>
    <w:pPr>
      <w:widowControl w:val="0"/>
    </w:pPr>
    <w:rPr>
      <w:rFonts w:ascii="Arial" w:hAnsi="Arial"/>
      <w:color w:val="auto"/>
    </w:rPr>
  </w:style>
  <w:style w:type="paragraph" w:customStyle="1" w:styleId="CM77">
    <w:name w:val="CM77"/>
    <w:basedOn w:val="Default"/>
    <w:next w:val="Default"/>
    <w:uiPriority w:val="99"/>
    <w:rsid w:val="002E58D5"/>
    <w:pPr>
      <w:widowControl w:val="0"/>
      <w:spacing w:after="468"/>
    </w:pPr>
    <w:rPr>
      <w:rFonts w:ascii="Arial" w:hAnsi="Arial"/>
      <w:color w:val="auto"/>
    </w:rPr>
  </w:style>
  <w:style w:type="paragraph" w:styleId="List">
    <w:name w:val="List"/>
    <w:basedOn w:val="Normal"/>
    <w:uiPriority w:val="99"/>
    <w:rsid w:val="002E58D5"/>
    <w:pPr>
      <w:ind w:left="360" w:hanging="360"/>
    </w:pPr>
  </w:style>
  <w:style w:type="paragraph" w:styleId="CommentSubject">
    <w:name w:val="annotation subject"/>
    <w:basedOn w:val="CommentText"/>
    <w:next w:val="CommentText"/>
    <w:link w:val="CommentSubjectChar"/>
    <w:uiPriority w:val="99"/>
    <w:semiHidden/>
    <w:rsid w:val="002E58D5"/>
    <w:rPr>
      <w:b/>
      <w:bCs/>
    </w:rPr>
  </w:style>
  <w:style w:type="character" w:customStyle="1" w:styleId="CommentSubjectChar">
    <w:name w:val="Comment Subject Char"/>
    <w:link w:val="CommentSubject"/>
    <w:uiPriority w:val="99"/>
    <w:semiHidden/>
    <w:locked/>
    <w:rsid w:val="002E58D5"/>
    <w:rPr>
      <w:rFonts w:ascii="Times New Roman" w:hAnsi="Times New Roman" w:cs="Times New Roman"/>
      <w:b/>
      <w:bCs/>
      <w:sz w:val="20"/>
      <w:szCs w:val="20"/>
    </w:rPr>
  </w:style>
  <w:style w:type="paragraph" w:styleId="List3">
    <w:name w:val="List 3"/>
    <w:basedOn w:val="Normal"/>
    <w:uiPriority w:val="99"/>
    <w:rsid w:val="002E58D5"/>
    <w:pPr>
      <w:ind w:left="1080" w:hanging="360"/>
      <w:contextualSpacing/>
    </w:pPr>
  </w:style>
  <w:style w:type="paragraph" w:customStyle="1" w:styleId="SubtleEmphasis1">
    <w:name w:val="Subtle Emphasis1"/>
    <w:basedOn w:val="Normal"/>
    <w:uiPriority w:val="99"/>
    <w:qFormat/>
    <w:rsid w:val="002E58D5"/>
    <w:pPr>
      <w:ind w:left="720"/>
    </w:pPr>
  </w:style>
  <w:style w:type="paragraph" w:customStyle="1" w:styleId="ColorfulGrid-Accent61">
    <w:name w:val="Colorful Grid - Accent 61"/>
    <w:hidden/>
    <w:uiPriority w:val="99"/>
    <w:semiHidden/>
    <w:rsid w:val="00AB5273"/>
    <w:rPr>
      <w:rFonts w:ascii="Times New Roman" w:eastAsia="Times New Roman" w:hAnsi="Times New Roman"/>
      <w:sz w:val="24"/>
      <w:szCs w:val="24"/>
    </w:rPr>
  </w:style>
  <w:style w:type="paragraph" w:customStyle="1" w:styleId="MediumGrid3-Accent51">
    <w:name w:val="Medium Grid 3 - Accent 51"/>
    <w:hidden/>
    <w:rsid w:val="008B5DFB"/>
    <w:rPr>
      <w:rFonts w:ascii="Times New Roman" w:eastAsia="Times New Roman" w:hAnsi="Times New Roman"/>
      <w:sz w:val="24"/>
      <w:szCs w:val="24"/>
    </w:rPr>
  </w:style>
  <w:style w:type="paragraph" w:customStyle="1" w:styleId="MediumList1-Accent41">
    <w:name w:val="Medium List 1 - Accent 41"/>
    <w:hidden/>
    <w:rsid w:val="009C4DC0"/>
    <w:rPr>
      <w:rFonts w:ascii="Times New Roman" w:eastAsia="Times New Roman" w:hAnsi="Times New Roman"/>
      <w:sz w:val="24"/>
      <w:szCs w:val="24"/>
    </w:rPr>
  </w:style>
  <w:style w:type="paragraph" w:customStyle="1" w:styleId="MediumList2-Accent41">
    <w:name w:val="Medium List 2 - Accent 41"/>
    <w:basedOn w:val="Normal"/>
    <w:uiPriority w:val="34"/>
    <w:qFormat/>
    <w:rsid w:val="00964365"/>
    <w:pPr>
      <w:ind w:left="720"/>
    </w:pPr>
    <w:rPr>
      <w:rFonts w:ascii="Calibri" w:eastAsia="Calibri" w:hAnsi="Calibri"/>
      <w:sz w:val="22"/>
      <w:szCs w:val="22"/>
    </w:rPr>
  </w:style>
  <w:style w:type="character" w:styleId="FootnoteReference">
    <w:name w:val="footnote reference"/>
    <w:uiPriority w:val="99"/>
    <w:unhideWhenUsed/>
    <w:rsid w:val="00305678"/>
    <w:rPr>
      <w:vertAlign w:val="superscript"/>
    </w:rPr>
  </w:style>
  <w:style w:type="paragraph" w:customStyle="1" w:styleId="MediumGrid1-Accent21">
    <w:name w:val="Medium Grid 1 - Accent 21"/>
    <w:basedOn w:val="Normal"/>
    <w:uiPriority w:val="34"/>
    <w:qFormat/>
    <w:rsid w:val="00002583"/>
    <w:pPr>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AC3523"/>
    <w:pPr>
      <w:spacing w:after="200" w:line="276" w:lineRule="auto"/>
      <w:ind w:left="720"/>
      <w:contextualSpacing/>
    </w:pPr>
    <w:rPr>
      <w:rFonts w:ascii="Calibri" w:eastAsia="Calibri" w:hAnsi="Calibri"/>
      <w:sz w:val="22"/>
      <w:szCs w:val="22"/>
    </w:rPr>
  </w:style>
  <w:style w:type="paragraph" w:styleId="Caption">
    <w:name w:val="caption"/>
    <w:basedOn w:val="Normal"/>
    <w:next w:val="Normal"/>
    <w:autoRedefine/>
    <w:uiPriority w:val="35"/>
    <w:semiHidden/>
    <w:unhideWhenUsed/>
    <w:qFormat/>
    <w:rsid w:val="00D85286"/>
    <w:pPr>
      <w:keepNext/>
      <w:keepLines/>
    </w:pPr>
    <w:rPr>
      <w:b/>
      <w:bCs/>
    </w:rPr>
  </w:style>
  <w:style w:type="paragraph" w:customStyle="1" w:styleId="CM10">
    <w:name w:val="CM10"/>
    <w:basedOn w:val="Default"/>
    <w:next w:val="Default"/>
    <w:uiPriority w:val="99"/>
    <w:rsid w:val="007E6E31"/>
    <w:rPr>
      <w:rFonts w:ascii="Swis721 BT" w:eastAsia="Calibri" w:hAnsi="Swis721 BT"/>
      <w:color w:val="auto"/>
    </w:rPr>
  </w:style>
  <w:style w:type="paragraph" w:customStyle="1" w:styleId="EndNoteBibliographyTitle">
    <w:name w:val="EndNote Bibliography Title"/>
    <w:basedOn w:val="Normal"/>
    <w:link w:val="EndNoteBibliographyTitleChar"/>
    <w:rsid w:val="004C3152"/>
    <w:pPr>
      <w:jc w:val="center"/>
    </w:pPr>
    <w:rPr>
      <w:noProof/>
    </w:rPr>
  </w:style>
  <w:style w:type="character" w:customStyle="1" w:styleId="EndNoteBibliographyTitleChar">
    <w:name w:val="EndNote Bibliography Title Char"/>
    <w:link w:val="EndNoteBibliographyTitle"/>
    <w:rsid w:val="004C3152"/>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C3152"/>
    <w:pPr>
      <w:jc w:val="center"/>
    </w:pPr>
    <w:rPr>
      <w:noProof/>
    </w:rPr>
  </w:style>
  <w:style w:type="character" w:customStyle="1" w:styleId="EndNoteBibliographyChar">
    <w:name w:val="EndNote Bibliography Char"/>
    <w:link w:val="EndNoteBibliography"/>
    <w:rsid w:val="004C3152"/>
    <w:rPr>
      <w:rFonts w:ascii="Times New Roman" w:eastAsia="Times New Roman" w:hAnsi="Times New Roman"/>
      <w:noProof/>
      <w:sz w:val="24"/>
      <w:szCs w:val="24"/>
    </w:rPr>
  </w:style>
  <w:style w:type="paragraph" w:styleId="FootnoteText">
    <w:name w:val="footnote text"/>
    <w:basedOn w:val="Normal"/>
    <w:link w:val="FootnoteTextChar"/>
    <w:semiHidden/>
    <w:unhideWhenUsed/>
    <w:rsid w:val="00843D98"/>
    <w:rPr>
      <w:sz w:val="20"/>
      <w:szCs w:val="20"/>
    </w:rPr>
  </w:style>
  <w:style w:type="character" w:customStyle="1" w:styleId="FootnoteTextChar">
    <w:name w:val="Footnote Text Char"/>
    <w:basedOn w:val="DefaultParagraphFont"/>
    <w:link w:val="FootnoteText"/>
    <w:semiHidden/>
    <w:rsid w:val="00843D98"/>
    <w:rPr>
      <w:rFonts w:ascii="Times New Roman" w:eastAsia="Times New Roman" w:hAnsi="Times New Roman"/>
    </w:rPr>
  </w:style>
  <w:style w:type="paragraph" w:styleId="TOCHeading">
    <w:name w:val="TOC Heading"/>
    <w:basedOn w:val="Heading1"/>
    <w:next w:val="Normal"/>
    <w:uiPriority w:val="39"/>
    <w:unhideWhenUsed/>
    <w:qFormat/>
    <w:rsid w:val="00CB5BB3"/>
    <w:pPr>
      <w:keepNext/>
      <w:keepLines/>
      <w:autoSpaceDE/>
      <w:autoSpaceDN/>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2">
    <w:name w:val="toc 2"/>
    <w:basedOn w:val="Normal"/>
    <w:next w:val="Normal"/>
    <w:autoRedefine/>
    <w:uiPriority w:val="39"/>
    <w:unhideWhenUsed/>
    <w:rsid w:val="00CB5BB3"/>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CB5BB3"/>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CB5BB3"/>
    <w:pPr>
      <w:spacing w:after="100" w:line="259" w:lineRule="auto"/>
      <w:ind w:left="440"/>
    </w:pPr>
    <w:rPr>
      <w:rFonts w:asciiTheme="minorHAnsi" w:eastAsiaTheme="minorEastAsia" w:hAnsiTheme="minorHAnsi"/>
      <w:sz w:val="22"/>
      <w:szCs w:val="22"/>
    </w:rPr>
  </w:style>
  <w:style w:type="paragraph" w:styleId="Revision">
    <w:name w:val="Revision"/>
    <w:hidden/>
    <w:semiHidden/>
    <w:rsid w:val="00EA48E3"/>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uiPriority="35"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uiPriority="39" w:qFormat="1"/>
  </w:latentStyles>
  <w:style w:type="paragraph" w:default="1" w:styleId="Normal">
    <w:name w:val="Normal"/>
    <w:qFormat/>
    <w:rsid w:val="006E6EB5"/>
    <w:rPr>
      <w:rFonts w:ascii="Times New Roman" w:eastAsia="Times New Roman" w:hAnsi="Times New Roman"/>
      <w:sz w:val="24"/>
      <w:szCs w:val="24"/>
    </w:rPr>
  </w:style>
  <w:style w:type="paragraph" w:styleId="Heading1">
    <w:name w:val="heading 1"/>
    <w:basedOn w:val="Normal"/>
    <w:next w:val="Normal"/>
    <w:link w:val="Heading1Char"/>
    <w:uiPriority w:val="99"/>
    <w:qFormat/>
    <w:rsid w:val="002E58D5"/>
    <w:pPr>
      <w:autoSpaceDE w:val="0"/>
      <w:autoSpaceDN w:val="0"/>
      <w:jc w:val="center"/>
      <w:outlineLvl w:val="0"/>
    </w:pPr>
    <w:rPr>
      <w:rFonts w:ascii="Arial" w:eastAsia="Calibri" w:hAnsi="Arial"/>
      <w:b/>
      <w:bCs/>
      <w:sz w:val="20"/>
      <w:szCs w:val="20"/>
    </w:rPr>
  </w:style>
  <w:style w:type="paragraph" w:styleId="Heading2">
    <w:name w:val="heading 2"/>
    <w:basedOn w:val="Normal"/>
    <w:next w:val="Normal"/>
    <w:link w:val="Heading2Char"/>
    <w:uiPriority w:val="99"/>
    <w:qFormat/>
    <w:rsid w:val="002E58D5"/>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2E58D5"/>
    <w:pPr>
      <w:keepNext/>
      <w:spacing w:before="240" w:after="60"/>
      <w:outlineLvl w:val="2"/>
    </w:pPr>
    <w:rPr>
      <w:rFonts w:ascii="Arial" w:eastAsia="Calibri" w:hAnsi="Arial"/>
      <w:b/>
      <w:bCs/>
      <w:sz w:val="26"/>
      <w:szCs w:val="26"/>
    </w:rPr>
  </w:style>
  <w:style w:type="paragraph" w:styleId="Heading4">
    <w:name w:val="heading 4"/>
    <w:basedOn w:val="Normal"/>
    <w:next w:val="Normal"/>
    <w:link w:val="Heading4Char"/>
    <w:uiPriority w:val="99"/>
    <w:qFormat/>
    <w:rsid w:val="002E58D5"/>
    <w:pPr>
      <w:keepNext/>
      <w:spacing w:before="240" w:after="60"/>
      <w:outlineLvl w:val="3"/>
    </w:pPr>
    <w:rPr>
      <w:rFonts w:eastAsia="Calibri"/>
      <w:b/>
      <w:bCs/>
      <w:sz w:val="28"/>
      <w:szCs w:val="28"/>
    </w:rPr>
  </w:style>
  <w:style w:type="paragraph" w:styleId="Heading5">
    <w:name w:val="heading 5"/>
    <w:basedOn w:val="Normal"/>
    <w:next w:val="Normal"/>
    <w:link w:val="Heading5Char"/>
    <w:uiPriority w:val="99"/>
    <w:qFormat/>
    <w:rsid w:val="002E58D5"/>
    <w:pPr>
      <w:spacing w:before="240" w:after="60"/>
      <w:outlineLvl w:val="4"/>
    </w:pPr>
    <w:rPr>
      <w:rFonts w:eastAsia="Calibri"/>
      <w:b/>
      <w:bCs/>
      <w:i/>
      <w:iCs/>
      <w:sz w:val="26"/>
      <w:szCs w:val="26"/>
    </w:rPr>
  </w:style>
  <w:style w:type="paragraph" w:styleId="Heading6">
    <w:name w:val="heading 6"/>
    <w:basedOn w:val="Normal"/>
    <w:next w:val="Normal"/>
    <w:link w:val="Heading6Char"/>
    <w:uiPriority w:val="99"/>
    <w:qFormat/>
    <w:rsid w:val="002E58D5"/>
    <w:pPr>
      <w:keepNext/>
      <w:ind w:left="72"/>
      <w:outlineLvl w:val="5"/>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E58D5"/>
    <w:rPr>
      <w:rFonts w:ascii="Arial" w:hAnsi="Arial" w:cs="Arial"/>
      <w:b/>
      <w:bCs/>
    </w:rPr>
  </w:style>
  <w:style w:type="character" w:customStyle="1" w:styleId="Heading2Char">
    <w:name w:val="Heading 2 Char"/>
    <w:link w:val="Heading2"/>
    <w:uiPriority w:val="99"/>
    <w:locked/>
    <w:rsid w:val="002E58D5"/>
    <w:rPr>
      <w:rFonts w:ascii="Arial" w:hAnsi="Arial" w:cs="Arial"/>
      <w:b/>
      <w:bCs/>
      <w:i/>
      <w:iCs/>
      <w:sz w:val="28"/>
      <w:szCs w:val="28"/>
    </w:rPr>
  </w:style>
  <w:style w:type="character" w:customStyle="1" w:styleId="Heading3Char">
    <w:name w:val="Heading 3 Char"/>
    <w:link w:val="Heading3"/>
    <w:uiPriority w:val="99"/>
    <w:locked/>
    <w:rsid w:val="002E58D5"/>
    <w:rPr>
      <w:rFonts w:ascii="Arial" w:hAnsi="Arial" w:cs="Arial"/>
      <w:b/>
      <w:bCs/>
      <w:sz w:val="26"/>
      <w:szCs w:val="26"/>
    </w:rPr>
  </w:style>
  <w:style w:type="character" w:customStyle="1" w:styleId="Heading4Char">
    <w:name w:val="Heading 4 Char"/>
    <w:link w:val="Heading4"/>
    <w:uiPriority w:val="99"/>
    <w:locked/>
    <w:rsid w:val="002E58D5"/>
    <w:rPr>
      <w:rFonts w:ascii="Times New Roman" w:hAnsi="Times New Roman" w:cs="Times New Roman"/>
      <w:b/>
      <w:bCs/>
      <w:sz w:val="28"/>
      <w:szCs w:val="28"/>
    </w:rPr>
  </w:style>
  <w:style w:type="character" w:customStyle="1" w:styleId="Heading5Char">
    <w:name w:val="Heading 5 Char"/>
    <w:link w:val="Heading5"/>
    <w:uiPriority w:val="99"/>
    <w:locked/>
    <w:rsid w:val="002E58D5"/>
    <w:rPr>
      <w:rFonts w:ascii="Times New Roman" w:hAnsi="Times New Roman" w:cs="Times New Roman"/>
      <w:b/>
      <w:bCs/>
      <w:i/>
      <w:iCs/>
      <w:sz w:val="26"/>
      <w:szCs w:val="26"/>
    </w:rPr>
  </w:style>
  <w:style w:type="character" w:customStyle="1" w:styleId="Heading6Char">
    <w:name w:val="Heading 6 Char"/>
    <w:link w:val="Heading6"/>
    <w:uiPriority w:val="99"/>
    <w:locked/>
    <w:rsid w:val="002E58D5"/>
    <w:rPr>
      <w:rFonts w:ascii="Times New Roman" w:hAnsi="Times New Roman" w:cs="Times New Roman"/>
      <w:b/>
      <w:bCs/>
      <w:sz w:val="24"/>
      <w:szCs w:val="24"/>
    </w:rPr>
  </w:style>
  <w:style w:type="paragraph" w:styleId="NormalWeb">
    <w:name w:val="Normal (Web)"/>
    <w:basedOn w:val="Normal"/>
    <w:uiPriority w:val="99"/>
    <w:rsid w:val="002E58D5"/>
    <w:pPr>
      <w:spacing w:before="100" w:beforeAutospacing="1" w:after="100" w:afterAutospacing="1"/>
    </w:pPr>
    <w:rPr>
      <w:rFonts w:ascii="Arial" w:eastAsia="Arial Unicode MS" w:hAnsi="Arial"/>
    </w:rPr>
  </w:style>
  <w:style w:type="paragraph" w:styleId="Title">
    <w:name w:val="Title"/>
    <w:basedOn w:val="Normal"/>
    <w:link w:val="TitleChar"/>
    <w:uiPriority w:val="99"/>
    <w:qFormat/>
    <w:rsid w:val="002E58D5"/>
    <w:pPr>
      <w:jc w:val="center"/>
    </w:pPr>
    <w:rPr>
      <w:rFonts w:eastAsia="Calibri"/>
      <w:b/>
      <w:bCs/>
    </w:rPr>
  </w:style>
  <w:style w:type="character" w:customStyle="1" w:styleId="TitleChar">
    <w:name w:val="Title Char"/>
    <w:link w:val="Title"/>
    <w:uiPriority w:val="99"/>
    <w:locked/>
    <w:rsid w:val="002E58D5"/>
    <w:rPr>
      <w:rFonts w:ascii="Times New Roman" w:hAnsi="Times New Roman" w:cs="Times New Roman"/>
      <w:b/>
      <w:bCs/>
      <w:sz w:val="24"/>
      <w:szCs w:val="24"/>
    </w:rPr>
  </w:style>
  <w:style w:type="paragraph" w:styleId="PlainText">
    <w:name w:val="Plain Text"/>
    <w:basedOn w:val="Normal"/>
    <w:link w:val="PlainTextChar"/>
    <w:uiPriority w:val="99"/>
    <w:rsid w:val="002E58D5"/>
    <w:rPr>
      <w:rFonts w:ascii="Courier New" w:eastAsia="Calibri" w:hAnsi="Courier New"/>
      <w:sz w:val="20"/>
      <w:szCs w:val="20"/>
    </w:rPr>
  </w:style>
  <w:style w:type="character" w:customStyle="1" w:styleId="PlainTextChar">
    <w:name w:val="Plain Text Char"/>
    <w:link w:val="PlainText"/>
    <w:uiPriority w:val="99"/>
    <w:locked/>
    <w:rsid w:val="002E58D5"/>
    <w:rPr>
      <w:rFonts w:ascii="Courier New" w:hAnsi="Courier New" w:cs="Times New Roman"/>
      <w:sz w:val="20"/>
      <w:szCs w:val="20"/>
    </w:rPr>
  </w:style>
  <w:style w:type="character" w:customStyle="1" w:styleId="DataField11pt-SingleChar">
    <w:name w:val="Data Field 11pt-Single Char"/>
    <w:link w:val="DataField11pt-Single"/>
    <w:uiPriority w:val="99"/>
    <w:locked/>
    <w:rsid w:val="002E58D5"/>
    <w:rPr>
      <w:rFonts w:ascii="Arial" w:hAnsi="Arial" w:cs="Arial"/>
      <w:sz w:val="24"/>
      <w:szCs w:val="24"/>
    </w:rPr>
  </w:style>
  <w:style w:type="paragraph" w:customStyle="1" w:styleId="DataField11pt-Single">
    <w:name w:val="Data Field 11pt-Single"/>
    <w:basedOn w:val="Normal"/>
    <w:link w:val="DataField11pt-SingleChar"/>
    <w:uiPriority w:val="99"/>
    <w:rsid w:val="002E58D5"/>
    <w:pPr>
      <w:autoSpaceDE w:val="0"/>
      <w:autoSpaceDN w:val="0"/>
    </w:pPr>
    <w:rPr>
      <w:rFonts w:ascii="Arial" w:eastAsia="Calibri" w:hAnsi="Arial"/>
    </w:rPr>
  </w:style>
  <w:style w:type="paragraph" w:customStyle="1" w:styleId="FormFieldCaption">
    <w:name w:val="Form Field Caption"/>
    <w:basedOn w:val="Normal"/>
    <w:uiPriority w:val="99"/>
    <w:rsid w:val="002E58D5"/>
    <w:pPr>
      <w:tabs>
        <w:tab w:val="left" w:pos="270"/>
      </w:tabs>
      <w:autoSpaceDE w:val="0"/>
      <w:autoSpaceDN w:val="0"/>
    </w:pPr>
    <w:rPr>
      <w:rFonts w:ascii="Arial" w:hAnsi="Arial" w:cs="Arial"/>
      <w:sz w:val="16"/>
      <w:szCs w:val="16"/>
    </w:rPr>
  </w:style>
  <w:style w:type="paragraph" w:customStyle="1" w:styleId="HeadNoteNotItalics">
    <w:name w:val="HeadNoteNotItalics"/>
    <w:basedOn w:val="Normal"/>
    <w:uiPriority w:val="99"/>
    <w:rsid w:val="002E58D5"/>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2E58D5"/>
    <w:pPr>
      <w:tabs>
        <w:tab w:val="center" w:pos="4320"/>
        <w:tab w:val="right" w:pos="8640"/>
      </w:tabs>
    </w:pPr>
    <w:rPr>
      <w:rFonts w:eastAsia="Calibri"/>
    </w:rPr>
  </w:style>
  <w:style w:type="character" w:customStyle="1" w:styleId="HeaderChar">
    <w:name w:val="Header Char"/>
    <w:link w:val="Header"/>
    <w:uiPriority w:val="99"/>
    <w:locked/>
    <w:rsid w:val="002E58D5"/>
    <w:rPr>
      <w:rFonts w:ascii="Times New Roman" w:hAnsi="Times New Roman" w:cs="Times New Roman"/>
      <w:sz w:val="24"/>
      <w:szCs w:val="24"/>
    </w:rPr>
  </w:style>
  <w:style w:type="paragraph" w:styleId="Footer">
    <w:name w:val="footer"/>
    <w:basedOn w:val="Normal"/>
    <w:link w:val="FooterChar"/>
    <w:uiPriority w:val="99"/>
    <w:rsid w:val="002E58D5"/>
    <w:pPr>
      <w:tabs>
        <w:tab w:val="center" w:pos="4320"/>
        <w:tab w:val="right" w:pos="8640"/>
      </w:tabs>
    </w:pPr>
    <w:rPr>
      <w:rFonts w:eastAsia="Calibri"/>
    </w:rPr>
  </w:style>
  <w:style w:type="character" w:customStyle="1" w:styleId="FooterChar">
    <w:name w:val="Footer Char"/>
    <w:link w:val="Footer"/>
    <w:uiPriority w:val="99"/>
    <w:locked/>
    <w:rsid w:val="002E58D5"/>
    <w:rPr>
      <w:rFonts w:ascii="Times New Roman" w:hAnsi="Times New Roman" w:cs="Times New Roman"/>
      <w:sz w:val="24"/>
      <w:szCs w:val="24"/>
    </w:rPr>
  </w:style>
  <w:style w:type="paragraph" w:customStyle="1" w:styleId="FormFooter">
    <w:name w:val="Form Footer"/>
    <w:basedOn w:val="Normal"/>
    <w:uiPriority w:val="99"/>
    <w:rsid w:val="002E58D5"/>
    <w:pPr>
      <w:tabs>
        <w:tab w:val="center" w:pos="5328"/>
        <w:tab w:val="right" w:pos="10728"/>
      </w:tabs>
      <w:autoSpaceDE w:val="0"/>
      <w:autoSpaceDN w:val="0"/>
      <w:ind w:left="58"/>
    </w:pPr>
    <w:rPr>
      <w:rFonts w:ascii="Arial" w:hAnsi="Arial" w:cs="Arial"/>
      <w:sz w:val="16"/>
      <w:szCs w:val="16"/>
    </w:rPr>
  </w:style>
  <w:style w:type="character" w:styleId="PageNumber">
    <w:name w:val="page number"/>
    <w:uiPriority w:val="99"/>
    <w:rsid w:val="002E58D5"/>
    <w:rPr>
      <w:rFonts w:ascii="Arial" w:hAnsi="Arial" w:cs="Arial"/>
      <w:sz w:val="20"/>
      <w:u w:val="single"/>
    </w:rPr>
  </w:style>
  <w:style w:type="table" w:styleId="TableGrid">
    <w:name w:val="Table Grid"/>
    <w:basedOn w:val="TableNormal"/>
    <w:uiPriority w:val="99"/>
    <w:rsid w:val="002E58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rsid w:val="002E58D5"/>
    <w:pPr>
      <w:ind w:left="360"/>
    </w:pPr>
    <w:rPr>
      <w:rFonts w:eastAsia="Calibri"/>
    </w:rPr>
  </w:style>
  <w:style w:type="character" w:customStyle="1" w:styleId="BodyTextIndent2Char">
    <w:name w:val="Body Text Indent 2 Char"/>
    <w:link w:val="BodyTextIndent2"/>
    <w:uiPriority w:val="99"/>
    <w:locked/>
    <w:rsid w:val="002E58D5"/>
    <w:rPr>
      <w:rFonts w:ascii="Times New Roman" w:hAnsi="Times New Roman" w:cs="Times New Roman"/>
      <w:sz w:val="24"/>
      <w:szCs w:val="24"/>
    </w:rPr>
  </w:style>
  <w:style w:type="paragraph" w:customStyle="1" w:styleId="text">
    <w:name w:val="text"/>
    <w:basedOn w:val="Normal"/>
    <w:uiPriority w:val="99"/>
    <w:rsid w:val="002E58D5"/>
    <w:pPr>
      <w:spacing w:before="100" w:beforeAutospacing="1" w:after="100" w:afterAutospacing="1"/>
    </w:pPr>
  </w:style>
  <w:style w:type="character" w:styleId="Hyperlink">
    <w:name w:val="Hyperlink"/>
    <w:uiPriority w:val="99"/>
    <w:rsid w:val="002E58D5"/>
    <w:rPr>
      <w:rFonts w:cs="Times New Roman"/>
      <w:color w:val="0000FF"/>
      <w:u w:val="single"/>
    </w:rPr>
  </w:style>
  <w:style w:type="paragraph" w:styleId="BalloonText">
    <w:name w:val="Balloon Text"/>
    <w:basedOn w:val="Normal"/>
    <w:link w:val="BalloonTextChar"/>
    <w:uiPriority w:val="99"/>
    <w:semiHidden/>
    <w:rsid w:val="002E58D5"/>
    <w:rPr>
      <w:rFonts w:ascii="Tahoma" w:eastAsia="Calibri" w:hAnsi="Tahoma"/>
      <w:sz w:val="16"/>
      <w:szCs w:val="16"/>
    </w:rPr>
  </w:style>
  <w:style w:type="character" w:customStyle="1" w:styleId="BalloonTextChar">
    <w:name w:val="Balloon Text Char"/>
    <w:link w:val="BalloonText"/>
    <w:uiPriority w:val="99"/>
    <w:semiHidden/>
    <w:locked/>
    <w:rsid w:val="002E58D5"/>
    <w:rPr>
      <w:rFonts w:ascii="Tahoma" w:hAnsi="Tahoma" w:cs="Tahoma"/>
      <w:sz w:val="16"/>
      <w:szCs w:val="16"/>
    </w:rPr>
  </w:style>
  <w:style w:type="paragraph" w:customStyle="1" w:styleId="Level1">
    <w:name w:val="Level 1"/>
    <w:basedOn w:val="Normal"/>
    <w:uiPriority w:val="99"/>
    <w:rsid w:val="002E58D5"/>
    <w:pPr>
      <w:widowControl w:val="0"/>
      <w:numPr>
        <w:numId w:val="3"/>
      </w:numPr>
      <w:autoSpaceDE w:val="0"/>
      <w:autoSpaceDN w:val="0"/>
      <w:adjustRightInd w:val="0"/>
      <w:ind w:left="720" w:hanging="720"/>
      <w:outlineLvl w:val="0"/>
    </w:pPr>
  </w:style>
  <w:style w:type="paragraph" w:customStyle="1" w:styleId="Default">
    <w:name w:val="Default"/>
    <w:rsid w:val="002E58D5"/>
    <w:pPr>
      <w:autoSpaceDE w:val="0"/>
      <w:autoSpaceDN w:val="0"/>
      <w:adjustRightInd w:val="0"/>
    </w:pPr>
    <w:rPr>
      <w:rFonts w:ascii="Times New Roman" w:eastAsia="Times New Roman" w:hAnsi="Times New Roman"/>
      <w:color w:val="000000"/>
      <w:sz w:val="24"/>
      <w:szCs w:val="24"/>
    </w:rPr>
  </w:style>
  <w:style w:type="character" w:customStyle="1" w:styleId="banner-usdol1">
    <w:name w:val="banner-usdol1"/>
    <w:uiPriority w:val="99"/>
    <w:rsid w:val="002E58D5"/>
    <w:rPr>
      <w:rFonts w:ascii="Verdana" w:hAnsi="Verdana" w:cs="Times New Roman"/>
      <w:b/>
      <w:bCs/>
      <w:color w:val="003399"/>
      <w:sz w:val="32"/>
      <w:szCs w:val="32"/>
    </w:rPr>
  </w:style>
  <w:style w:type="character" w:customStyle="1" w:styleId="banner-agency1">
    <w:name w:val="banner-agency1"/>
    <w:uiPriority w:val="99"/>
    <w:rsid w:val="002E58D5"/>
    <w:rPr>
      <w:rFonts w:ascii="Verdana" w:hAnsi="Verdana" w:cs="Times New Roman"/>
      <w:b/>
      <w:bCs/>
      <w:color w:val="003399"/>
      <w:sz w:val="24"/>
      <w:szCs w:val="24"/>
    </w:rPr>
  </w:style>
  <w:style w:type="character" w:customStyle="1" w:styleId="banner-tagline1">
    <w:name w:val="banner-tagline1"/>
    <w:uiPriority w:val="99"/>
    <w:rsid w:val="002E58D5"/>
    <w:rPr>
      <w:rFonts w:ascii="Verdana" w:hAnsi="Verdana" w:cs="Times New Roman"/>
      <w:i/>
      <w:iCs/>
      <w:color w:val="003399"/>
      <w:sz w:val="20"/>
      <w:szCs w:val="20"/>
    </w:rPr>
  </w:style>
  <w:style w:type="character" w:customStyle="1" w:styleId="agencyurl1">
    <w:name w:val="agencyurl1"/>
    <w:uiPriority w:val="99"/>
    <w:rsid w:val="002E58D5"/>
    <w:rPr>
      <w:rFonts w:ascii="Verdana" w:hAnsi="Verdana" w:cs="Times New Roman"/>
      <w:b/>
      <w:bCs/>
      <w:i/>
      <w:iCs/>
      <w:color w:val="003399"/>
      <w:sz w:val="30"/>
      <w:szCs w:val="30"/>
    </w:rPr>
  </w:style>
  <w:style w:type="character" w:customStyle="1" w:styleId="Hyperlink1">
    <w:name w:val="Hyperlink1"/>
    <w:uiPriority w:val="99"/>
    <w:rsid w:val="002E58D5"/>
    <w:rPr>
      <w:rFonts w:ascii="Verdana" w:hAnsi="Verdana" w:cs="Times New Roman"/>
      <w:b/>
      <w:bCs/>
      <w:i/>
      <w:iCs/>
      <w:color w:val="003399"/>
      <w:sz w:val="30"/>
      <w:szCs w:val="30"/>
      <w:u w:val="none"/>
      <w:effect w:val="none"/>
    </w:rPr>
  </w:style>
  <w:style w:type="character" w:customStyle="1" w:styleId="search-bar1">
    <w:name w:val="search-bar1"/>
    <w:uiPriority w:val="99"/>
    <w:rsid w:val="002E58D5"/>
    <w:rPr>
      <w:rFonts w:ascii="Verdana" w:hAnsi="Verdana" w:cs="Times New Roman"/>
      <w:b/>
      <w:bCs/>
      <w:color w:val="FFFFFF"/>
      <w:sz w:val="24"/>
      <w:szCs w:val="24"/>
    </w:rPr>
  </w:style>
  <w:style w:type="character" w:customStyle="1" w:styleId="Hyperlink2">
    <w:name w:val="Hyperlink2"/>
    <w:uiPriority w:val="99"/>
    <w:rsid w:val="002E58D5"/>
    <w:rPr>
      <w:rFonts w:cs="Times New Roman"/>
      <w:b/>
      <w:bCs/>
      <w:color w:val="FFFFCC"/>
      <w:u w:val="single"/>
    </w:rPr>
  </w:style>
  <w:style w:type="paragraph" w:styleId="z-TopofForm">
    <w:name w:val="HTML Top of Form"/>
    <w:basedOn w:val="Normal"/>
    <w:next w:val="Normal"/>
    <w:link w:val="z-TopofFormChar"/>
    <w:hidden/>
    <w:uiPriority w:val="99"/>
    <w:rsid w:val="002E58D5"/>
    <w:pPr>
      <w:pBdr>
        <w:bottom w:val="single" w:sz="6" w:space="1" w:color="auto"/>
      </w:pBdr>
      <w:jc w:val="center"/>
    </w:pPr>
    <w:rPr>
      <w:rFonts w:ascii="Arial" w:eastAsia="Calibri" w:hAnsi="Arial"/>
      <w:vanish/>
      <w:sz w:val="16"/>
      <w:szCs w:val="16"/>
    </w:rPr>
  </w:style>
  <w:style w:type="character" w:customStyle="1" w:styleId="z-TopofFormChar">
    <w:name w:val="z-Top of Form Char"/>
    <w:link w:val="z-TopofForm"/>
    <w:uiPriority w:val="99"/>
    <w:locked/>
    <w:rsid w:val="002E58D5"/>
    <w:rPr>
      <w:rFonts w:ascii="Arial" w:hAnsi="Arial" w:cs="Arial"/>
      <w:vanish/>
      <w:sz w:val="16"/>
      <w:szCs w:val="16"/>
    </w:rPr>
  </w:style>
  <w:style w:type="paragraph" w:styleId="z-BottomofForm">
    <w:name w:val="HTML Bottom of Form"/>
    <w:basedOn w:val="Normal"/>
    <w:next w:val="Normal"/>
    <w:link w:val="z-BottomofFormChar"/>
    <w:hidden/>
    <w:uiPriority w:val="99"/>
    <w:rsid w:val="002E58D5"/>
    <w:pPr>
      <w:pBdr>
        <w:top w:val="single" w:sz="6" w:space="1" w:color="auto"/>
      </w:pBdr>
      <w:jc w:val="center"/>
    </w:pPr>
    <w:rPr>
      <w:rFonts w:ascii="Arial" w:eastAsia="Calibri" w:hAnsi="Arial"/>
      <w:vanish/>
      <w:sz w:val="16"/>
      <w:szCs w:val="16"/>
    </w:rPr>
  </w:style>
  <w:style w:type="character" w:customStyle="1" w:styleId="z-BottomofFormChar">
    <w:name w:val="z-Bottom of Form Char"/>
    <w:link w:val="z-BottomofForm"/>
    <w:uiPriority w:val="99"/>
    <w:locked/>
    <w:rsid w:val="002E58D5"/>
    <w:rPr>
      <w:rFonts w:ascii="Arial" w:hAnsi="Arial" w:cs="Arial"/>
      <w:vanish/>
      <w:sz w:val="16"/>
      <w:szCs w:val="16"/>
    </w:rPr>
  </w:style>
  <w:style w:type="paragraph" w:styleId="BodyText">
    <w:name w:val="Body Text"/>
    <w:basedOn w:val="Normal"/>
    <w:link w:val="BodyTextChar"/>
    <w:uiPriority w:val="99"/>
    <w:rsid w:val="002E58D5"/>
    <w:pPr>
      <w:spacing w:after="120"/>
    </w:pPr>
    <w:rPr>
      <w:rFonts w:eastAsia="Calibri"/>
    </w:rPr>
  </w:style>
  <w:style w:type="character" w:customStyle="1" w:styleId="BodyTextChar">
    <w:name w:val="Body Text Char"/>
    <w:link w:val="BodyText"/>
    <w:uiPriority w:val="99"/>
    <w:locked/>
    <w:rsid w:val="002E58D5"/>
    <w:rPr>
      <w:rFonts w:ascii="Times New Roman" w:hAnsi="Times New Roman" w:cs="Times New Roman"/>
      <w:sz w:val="24"/>
      <w:szCs w:val="24"/>
    </w:rPr>
  </w:style>
  <w:style w:type="paragraph" w:customStyle="1" w:styleId="catchline">
    <w:name w:val="catchline"/>
    <w:basedOn w:val="Normal"/>
    <w:uiPriority w:val="99"/>
    <w:rsid w:val="002E58D5"/>
    <w:pPr>
      <w:spacing w:before="100" w:beforeAutospacing="1" w:after="100" w:afterAutospacing="1"/>
    </w:pPr>
    <w:rPr>
      <w:b/>
      <w:bCs/>
      <w:sz w:val="29"/>
      <w:szCs w:val="29"/>
    </w:rPr>
  </w:style>
  <w:style w:type="character" w:customStyle="1" w:styleId="ptext-2">
    <w:name w:val="ptext-2"/>
    <w:uiPriority w:val="99"/>
    <w:rsid w:val="002E58D5"/>
    <w:rPr>
      <w:rFonts w:cs="Times New Roman"/>
    </w:rPr>
  </w:style>
  <w:style w:type="character" w:customStyle="1" w:styleId="ptext-3">
    <w:name w:val="ptext-3"/>
    <w:uiPriority w:val="99"/>
    <w:rsid w:val="002E58D5"/>
    <w:rPr>
      <w:rFonts w:cs="Times New Roman"/>
    </w:rPr>
  </w:style>
  <w:style w:type="character" w:customStyle="1" w:styleId="ptext-4">
    <w:name w:val="ptext-4"/>
    <w:uiPriority w:val="99"/>
    <w:rsid w:val="002E58D5"/>
    <w:rPr>
      <w:rFonts w:cs="Times New Roman"/>
    </w:rPr>
  </w:style>
  <w:style w:type="character" w:customStyle="1" w:styleId="greyout">
    <w:name w:val="greyout"/>
    <w:uiPriority w:val="99"/>
    <w:rsid w:val="002E58D5"/>
    <w:rPr>
      <w:rFonts w:cs="Times New Roman"/>
      <w:color w:val="999999"/>
    </w:rPr>
  </w:style>
  <w:style w:type="character" w:customStyle="1" w:styleId="enumbell">
    <w:name w:val="enumbell"/>
    <w:uiPriority w:val="99"/>
    <w:rsid w:val="002E58D5"/>
    <w:rPr>
      <w:rFonts w:cs="Times New Roman"/>
      <w:b/>
      <w:bCs/>
    </w:rPr>
  </w:style>
  <w:style w:type="character" w:customStyle="1" w:styleId="enumlstr">
    <w:name w:val="enumlstr"/>
    <w:uiPriority w:val="99"/>
    <w:rsid w:val="002E58D5"/>
    <w:rPr>
      <w:rFonts w:cs="Times New Roman"/>
      <w:b/>
      <w:bCs/>
      <w:color w:val="000066"/>
    </w:rPr>
  </w:style>
  <w:style w:type="character" w:customStyle="1" w:styleId="highlight1">
    <w:name w:val="highlight1"/>
    <w:uiPriority w:val="99"/>
    <w:rsid w:val="002E58D5"/>
    <w:rPr>
      <w:rFonts w:cs="Times New Roman"/>
      <w:color w:val="FF0000"/>
    </w:rPr>
  </w:style>
  <w:style w:type="character" w:styleId="CommentReference">
    <w:name w:val="annotation reference"/>
    <w:uiPriority w:val="99"/>
    <w:rsid w:val="002E58D5"/>
    <w:rPr>
      <w:rFonts w:cs="Times New Roman"/>
      <w:sz w:val="16"/>
      <w:szCs w:val="16"/>
    </w:rPr>
  </w:style>
  <w:style w:type="paragraph" w:styleId="CommentText">
    <w:name w:val="annotation text"/>
    <w:basedOn w:val="Normal"/>
    <w:link w:val="CommentTextChar"/>
    <w:uiPriority w:val="99"/>
    <w:rsid w:val="002E58D5"/>
    <w:rPr>
      <w:rFonts w:eastAsia="Calibri"/>
      <w:sz w:val="20"/>
      <w:szCs w:val="20"/>
    </w:rPr>
  </w:style>
  <w:style w:type="character" w:customStyle="1" w:styleId="CommentTextChar">
    <w:name w:val="Comment Text Char"/>
    <w:link w:val="CommentText"/>
    <w:uiPriority w:val="99"/>
    <w:locked/>
    <w:rsid w:val="002E58D5"/>
    <w:rPr>
      <w:rFonts w:ascii="Times New Roman" w:hAnsi="Times New Roman" w:cs="Times New Roman"/>
      <w:sz w:val="20"/>
      <w:szCs w:val="20"/>
    </w:rPr>
  </w:style>
  <w:style w:type="paragraph" w:styleId="Subtitle">
    <w:name w:val="Subtitle"/>
    <w:basedOn w:val="Normal"/>
    <w:link w:val="SubtitleChar"/>
    <w:uiPriority w:val="99"/>
    <w:qFormat/>
    <w:rsid w:val="002E58D5"/>
    <w:rPr>
      <w:rFonts w:eastAsia="Calibri"/>
      <w:b/>
      <w:bCs/>
    </w:rPr>
  </w:style>
  <w:style w:type="character" w:customStyle="1" w:styleId="SubtitleChar">
    <w:name w:val="Subtitle Char"/>
    <w:link w:val="Subtitle"/>
    <w:uiPriority w:val="99"/>
    <w:locked/>
    <w:rsid w:val="002E58D5"/>
    <w:rPr>
      <w:rFonts w:ascii="Times New Roman" w:hAnsi="Times New Roman" w:cs="Times New Roman"/>
      <w:b/>
      <w:bCs/>
      <w:sz w:val="24"/>
      <w:szCs w:val="24"/>
    </w:rPr>
  </w:style>
  <w:style w:type="character" w:customStyle="1" w:styleId="listingtext1">
    <w:name w:val="listingtext1"/>
    <w:uiPriority w:val="99"/>
    <w:rsid w:val="002E58D5"/>
    <w:rPr>
      <w:rFonts w:ascii="Verdana" w:hAnsi="Verdana" w:cs="Times New Roman"/>
      <w:sz w:val="18"/>
      <w:szCs w:val="18"/>
    </w:rPr>
  </w:style>
  <w:style w:type="character" w:styleId="FollowedHyperlink">
    <w:name w:val="FollowedHyperlink"/>
    <w:uiPriority w:val="99"/>
    <w:rsid w:val="002E58D5"/>
    <w:rPr>
      <w:rFonts w:cs="Times New Roman"/>
      <w:color w:val="800080"/>
      <w:u w:val="single"/>
    </w:rPr>
  </w:style>
  <w:style w:type="paragraph" w:styleId="HTMLPreformatted">
    <w:name w:val="HTML Preformatted"/>
    <w:basedOn w:val="Normal"/>
    <w:link w:val="HTMLPreformattedChar"/>
    <w:uiPriority w:val="99"/>
    <w:rsid w:val="002E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locked/>
    <w:rsid w:val="002E58D5"/>
    <w:rPr>
      <w:rFonts w:ascii="Courier New" w:hAnsi="Courier New" w:cs="Courier New"/>
      <w:sz w:val="20"/>
      <w:szCs w:val="20"/>
    </w:rPr>
  </w:style>
  <w:style w:type="character" w:styleId="Strong">
    <w:name w:val="Strong"/>
    <w:uiPriority w:val="99"/>
    <w:qFormat/>
    <w:rsid w:val="002E58D5"/>
    <w:rPr>
      <w:rFonts w:cs="Times New Roman"/>
      <w:b/>
      <w:bCs/>
    </w:rPr>
  </w:style>
  <w:style w:type="character" w:styleId="Emphasis">
    <w:name w:val="Emphasis"/>
    <w:uiPriority w:val="99"/>
    <w:qFormat/>
    <w:rsid w:val="002E58D5"/>
    <w:rPr>
      <w:rFonts w:cs="Times New Roman"/>
      <w:caps/>
      <w:sz w:val="19"/>
      <w:szCs w:val="19"/>
    </w:rPr>
  </w:style>
  <w:style w:type="paragraph" w:styleId="ListNumber2">
    <w:name w:val="List Number 2"/>
    <w:basedOn w:val="Normal"/>
    <w:uiPriority w:val="99"/>
    <w:rsid w:val="002E58D5"/>
    <w:pPr>
      <w:widowControl w:val="0"/>
      <w:numPr>
        <w:numId w:val="4"/>
      </w:numPr>
      <w:tabs>
        <w:tab w:val="clear" w:pos="720"/>
        <w:tab w:val="num" w:pos="360"/>
      </w:tabs>
      <w:ind w:left="360"/>
    </w:pPr>
    <w:rPr>
      <w:rFonts w:ascii="Arial" w:hAnsi="Arial" w:cs="Arial"/>
      <w:bCs/>
      <w:color w:val="000000"/>
      <w:sz w:val="20"/>
      <w:szCs w:val="20"/>
    </w:rPr>
  </w:style>
  <w:style w:type="table" w:styleId="TableGrid1">
    <w:name w:val="Table Grid 1"/>
    <w:basedOn w:val="TableNormal"/>
    <w:uiPriority w:val="99"/>
    <w:rsid w:val="002E58D5"/>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CM1">
    <w:name w:val="CM1"/>
    <w:basedOn w:val="Default"/>
    <w:next w:val="Default"/>
    <w:uiPriority w:val="99"/>
    <w:rsid w:val="002E58D5"/>
    <w:pPr>
      <w:widowControl w:val="0"/>
    </w:pPr>
    <w:rPr>
      <w:rFonts w:ascii="Arial" w:hAnsi="Arial"/>
      <w:color w:val="auto"/>
    </w:rPr>
  </w:style>
  <w:style w:type="paragraph" w:customStyle="1" w:styleId="CM77">
    <w:name w:val="CM77"/>
    <w:basedOn w:val="Default"/>
    <w:next w:val="Default"/>
    <w:uiPriority w:val="99"/>
    <w:rsid w:val="002E58D5"/>
    <w:pPr>
      <w:widowControl w:val="0"/>
      <w:spacing w:after="468"/>
    </w:pPr>
    <w:rPr>
      <w:rFonts w:ascii="Arial" w:hAnsi="Arial"/>
      <w:color w:val="auto"/>
    </w:rPr>
  </w:style>
  <w:style w:type="paragraph" w:styleId="List">
    <w:name w:val="List"/>
    <w:basedOn w:val="Normal"/>
    <w:uiPriority w:val="99"/>
    <w:rsid w:val="002E58D5"/>
    <w:pPr>
      <w:ind w:left="360" w:hanging="360"/>
    </w:pPr>
  </w:style>
  <w:style w:type="paragraph" w:styleId="CommentSubject">
    <w:name w:val="annotation subject"/>
    <w:basedOn w:val="CommentText"/>
    <w:next w:val="CommentText"/>
    <w:link w:val="CommentSubjectChar"/>
    <w:uiPriority w:val="99"/>
    <w:semiHidden/>
    <w:rsid w:val="002E58D5"/>
    <w:rPr>
      <w:b/>
      <w:bCs/>
    </w:rPr>
  </w:style>
  <w:style w:type="character" w:customStyle="1" w:styleId="CommentSubjectChar">
    <w:name w:val="Comment Subject Char"/>
    <w:link w:val="CommentSubject"/>
    <w:uiPriority w:val="99"/>
    <w:semiHidden/>
    <w:locked/>
    <w:rsid w:val="002E58D5"/>
    <w:rPr>
      <w:rFonts w:ascii="Times New Roman" w:hAnsi="Times New Roman" w:cs="Times New Roman"/>
      <w:b/>
      <w:bCs/>
      <w:sz w:val="20"/>
      <w:szCs w:val="20"/>
    </w:rPr>
  </w:style>
  <w:style w:type="paragraph" w:styleId="List3">
    <w:name w:val="List 3"/>
    <w:basedOn w:val="Normal"/>
    <w:uiPriority w:val="99"/>
    <w:rsid w:val="002E58D5"/>
    <w:pPr>
      <w:ind w:left="1080" w:hanging="360"/>
      <w:contextualSpacing/>
    </w:pPr>
  </w:style>
  <w:style w:type="paragraph" w:customStyle="1" w:styleId="SubtleEmphasis1">
    <w:name w:val="Subtle Emphasis1"/>
    <w:basedOn w:val="Normal"/>
    <w:uiPriority w:val="99"/>
    <w:qFormat/>
    <w:rsid w:val="002E58D5"/>
    <w:pPr>
      <w:ind w:left="720"/>
    </w:pPr>
  </w:style>
  <w:style w:type="paragraph" w:customStyle="1" w:styleId="ColorfulGrid-Accent61">
    <w:name w:val="Colorful Grid - Accent 61"/>
    <w:hidden/>
    <w:uiPriority w:val="99"/>
    <w:semiHidden/>
    <w:rsid w:val="00AB5273"/>
    <w:rPr>
      <w:rFonts w:ascii="Times New Roman" w:eastAsia="Times New Roman" w:hAnsi="Times New Roman"/>
      <w:sz w:val="24"/>
      <w:szCs w:val="24"/>
    </w:rPr>
  </w:style>
  <w:style w:type="paragraph" w:customStyle="1" w:styleId="MediumGrid3-Accent51">
    <w:name w:val="Medium Grid 3 - Accent 51"/>
    <w:hidden/>
    <w:rsid w:val="008B5DFB"/>
    <w:rPr>
      <w:rFonts w:ascii="Times New Roman" w:eastAsia="Times New Roman" w:hAnsi="Times New Roman"/>
      <w:sz w:val="24"/>
      <w:szCs w:val="24"/>
    </w:rPr>
  </w:style>
  <w:style w:type="paragraph" w:customStyle="1" w:styleId="MediumList1-Accent41">
    <w:name w:val="Medium List 1 - Accent 41"/>
    <w:hidden/>
    <w:rsid w:val="009C4DC0"/>
    <w:rPr>
      <w:rFonts w:ascii="Times New Roman" w:eastAsia="Times New Roman" w:hAnsi="Times New Roman"/>
      <w:sz w:val="24"/>
      <w:szCs w:val="24"/>
    </w:rPr>
  </w:style>
  <w:style w:type="paragraph" w:customStyle="1" w:styleId="MediumList2-Accent41">
    <w:name w:val="Medium List 2 - Accent 41"/>
    <w:basedOn w:val="Normal"/>
    <w:uiPriority w:val="34"/>
    <w:qFormat/>
    <w:rsid w:val="00964365"/>
    <w:pPr>
      <w:ind w:left="720"/>
    </w:pPr>
    <w:rPr>
      <w:rFonts w:ascii="Calibri" w:eastAsia="Calibri" w:hAnsi="Calibri"/>
      <w:sz w:val="22"/>
      <w:szCs w:val="22"/>
    </w:rPr>
  </w:style>
  <w:style w:type="character" w:styleId="FootnoteReference">
    <w:name w:val="footnote reference"/>
    <w:uiPriority w:val="99"/>
    <w:unhideWhenUsed/>
    <w:rsid w:val="00305678"/>
    <w:rPr>
      <w:vertAlign w:val="superscript"/>
    </w:rPr>
  </w:style>
  <w:style w:type="paragraph" w:customStyle="1" w:styleId="MediumGrid1-Accent21">
    <w:name w:val="Medium Grid 1 - Accent 21"/>
    <w:basedOn w:val="Normal"/>
    <w:uiPriority w:val="34"/>
    <w:qFormat/>
    <w:rsid w:val="00002583"/>
    <w:pPr>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AC3523"/>
    <w:pPr>
      <w:spacing w:after="200" w:line="276" w:lineRule="auto"/>
      <w:ind w:left="720"/>
      <w:contextualSpacing/>
    </w:pPr>
    <w:rPr>
      <w:rFonts w:ascii="Calibri" w:eastAsia="Calibri" w:hAnsi="Calibri"/>
      <w:sz w:val="22"/>
      <w:szCs w:val="22"/>
    </w:rPr>
  </w:style>
  <w:style w:type="paragraph" w:styleId="Caption">
    <w:name w:val="caption"/>
    <w:basedOn w:val="Normal"/>
    <w:next w:val="Normal"/>
    <w:autoRedefine/>
    <w:uiPriority w:val="35"/>
    <w:semiHidden/>
    <w:unhideWhenUsed/>
    <w:qFormat/>
    <w:rsid w:val="00D85286"/>
    <w:pPr>
      <w:keepNext/>
      <w:keepLines/>
    </w:pPr>
    <w:rPr>
      <w:b/>
      <w:bCs/>
    </w:rPr>
  </w:style>
  <w:style w:type="paragraph" w:customStyle="1" w:styleId="CM10">
    <w:name w:val="CM10"/>
    <w:basedOn w:val="Default"/>
    <w:next w:val="Default"/>
    <w:uiPriority w:val="99"/>
    <w:rsid w:val="007E6E31"/>
    <w:rPr>
      <w:rFonts w:ascii="Swis721 BT" w:eastAsia="Calibri" w:hAnsi="Swis721 BT"/>
      <w:color w:val="auto"/>
    </w:rPr>
  </w:style>
  <w:style w:type="paragraph" w:customStyle="1" w:styleId="EndNoteBibliographyTitle">
    <w:name w:val="EndNote Bibliography Title"/>
    <w:basedOn w:val="Normal"/>
    <w:link w:val="EndNoteBibliographyTitleChar"/>
    <w:rsid w:val="004C3152"/>
    <w:pPr>
      <w:jc w:val="center"/>
    </w:pPr>
    <w:rPr>
      <w:noProof/>
    </w:rPr>
  </w:style>
  <w:style w:type="character" w:customStyle="1" w:styleId="EndNoteBibliographyTitleChar">
    <w:name w:val="EndNote Bibliography Title Char"/>
    <w:link w:val="EndNoteBibliographyTitle"/>
    <w:rsid w:val="004C3152"/>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C3152"/>
    <w:pPr>
      <w:jc w:val="center"/>
    </w:pPr>
    <w:rPr>
      <w:noProof/>
    </w:rPr>
  </w:style>
  <w:style w:type="character" w:customStyle="1" w:styleId="EndNoteBibliographyChar">
    <w:name w:val="EndNote Bibliography Char"/>
    <w:link w:val="EndNoteBibliography"/>
    <w:rsid w:val="004C3152"/>
    <w:rPr>
      <w:rFonts w:ascii="Times New Roman" w:eastAsia="Times New Roman" w:hAnsi="Times New Roman"/>
      <w:noProof/>
      <w:sz w:val="24"/>
      <w:szCs w:val="24"/>
    </w:rPr>
  </w:style>
  <w:style w:type="paragraph" w:styleId="FootnoteText">
    <w:name w:val="footnote text"/>
    <w:basedOn w:val="Normal"/>
    <w:link w:val="FootnoteTextChar"/>
    <w:semiHidden/>
    <w:unhideWhenUsed/>
    <w:rsid w:val="00843D98"/>
    <w:rPr>
      <w:sz w:val="20"/>
      <w:szCs w:val="20"/>
    </w:rPr>
  </w:style>
  <w:style w:type="character" w:customStyle="1" w:styleId="FootnoteTextChar">
    <w:name w:val="Footnote Text Char"/>
    <w:basedOn w:val="DefaultParagraphFont"/>
    <w:link w:val="FootnoteText"/>
    <w:semiHidden/>
    <w:rsid w:val="00843D98"/>
    <w:rPr>
      <w:rFonts w:ascii="Times New Roman" w:eastAsia="Times New Roman" w:hAnsi="Times New Roman"/>
    </w:rPr>
  </w:style>
  <w:style w:type="paragraph" w:styleId="TOCHeading">
    <w:name w:val="TOC Heading"/>
    <w:basedOn w:val="Heading1"/>
    <w:next w:val="Normal"/>
    <w:uiPriority w:val="39"/>
    <w:unhideWhenUsed/>
    <w:qFormat/>
    <w:rsid w:val="00CB5BB3"/>
    <w:pPr>
      <w:keepNext/>
      <w:keepLines/>
      <w:autoSpaceDE/>
      <w:autoSpaceDN/>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2">
    <w:name w:val="toc 2"/>
    <w:basedOn w:val="Normal"/>
    <w:next w:val="Normal"/>
    <w:autoRedefine/>
    <w:uiPriority w:val="39"/>
    <w:unhideWhenUsed/>
    <w:rsid w:val="00CB5BB3"/>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CB5BB3"/>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CB5BB3"/>
    <w:pPr>
      <w:spacing w:after="100" w:line="259" w:lineRule="auto"/>
      <w:ind w:left="440"/>
    </w:pPr>
    <w:rPr>
      <w:rFonts w:asciiTheme="minorHAnsi" w:eastAsiaTheme="minorEastAsia" w:hAnsiTheme="minorHAnsi"/>
      <w:sz w:val="22"/>
      <w:szCs w:val="22"/>
    </w:rPr>
  </w:style>
  <w:style w:type="paragraph" w:styleId="Revision">
    <w:name w:val="Revision"/>
    <w:hidden/>
    <w:semiHidden/>
    <w:rsid w:val="00EA48E3"/>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288418">
      <w:bodyDiv w:val="1"/>
      <w:marLeft w:val="0"/>
      <w:marRight w:val="0"/>
      <w:marTop w:val="0"/>
      <w:marBottom w:val="0"/>
      <w:divBdr>
        <w:top w:val="none" w:sz="0" w:space="0" w:color="auto"/>
        <w:left w:val="none" w:sz="0" w:space="0" w:color="auto"/>
        <w:bottom w:val="none" w:sz="0" w:space="0" w:color="auto"/>
        <w:right w:val="none" w:sz="0" w:space="0" w:color="auto"/>
      </w:divBdr>
    </w:div>
    <w:div w:id="615217159">
      <w:bodyDiv w:val="1"/>
      <w:marLeft w:val="0"/>
      <w:marRight w:val="0"/>
      <w:marTop w:val="0"/>
      <w:marBottom w:val="0"/>
      <w:divBdr>
        <w:top w:val="none" w:sz="0" w:space="0" w:color="auto"/>
        <w:left w:val="none" w:sz="0" w:space="0" w:color="auto"/>
        <w:bottom w:val="none" w:sz="0" w:space="0" w:color="auto"/>
        <w:right w:val="none" w:sz="0" w:space="0" w:color="auto"/>
      </w:divBdr>
    </w:div>
    <w:div w:id="704528210">
      <w:bodyDiv w:val="1"/>
      <w:marLeft w:val="0"/>
      <w:marRight w:val="0"/>
      <w:marTop w:val="0"/>
      <w:marBottom w:val="0"/>
      <w:divBdr>
        <w:top w:val="none" w:sz="0" w:space="0" w:color="auto"/>
        <w:left w:val="none" w:sz="0" w:space="0" w:color="auto"/>
        <w:bottom w:val="none" w:sz="0" w:space="0" w:color="auto"/>
        <w:right w:val="none" w:sz="0" w:space="0" w:color="auto"/>
      </w:divBdr>
    </w:div>
    <w:div w:id="802700987">
      <w:bodyDiv w:val="1"/>
      <w:marLeft w:val="0"/>
      <w:marRight w:val="0"/>
      <w:marTop w:val="0"/>
      <w:marBottom w:val="0"/>
      <w:divBdr>
        <w:top w:val="none" w:sz="0" w:space="0" w:color="auto"/>
        <w:left w:val="none" w:sz="0" w:space="0" w:color="auto"/>
        <w:bottom w:val="none" w:sz="0" w:space="0" w:color="auto"/>
        <w:right w:val="none" w:sz="0" w:space="0" w:color="auto"/>
      </w:divBdr>
    </w:div>
    <w:div w:id="1010260856">
      <w:bodyDiv w:val="1"/>
      <w:marLeft w:val="0"/>
      <w:marRight w:val="0"/>
      <w:marTop w:val="0"/>
      <w:marBottom w:val="0"/>
      <w:divBdr>
        <w:top w:val="none" w:sz="0" w:space="0" w:color="auto"/>
        <w:left w:val="none" w:sz="0" w:space="0" w:color="auto"/>
        <w:bottom w:val="none" w:sz="0" w:space="0" w:color="auto"/>
        <w:right w:val="none" w:sz="0" w:space="0" w:color="auto"/>
      </w:divBdr>
    </w:div>
    <w:div w:id="1199781831">
      <w:bodyDiv w:val="1"/>
      <w:marLeft w:val="0"/>
      <w:marRight w:val="0"/>
      <w:marTop w:val="0"/>
      <w:marBottom w:val="0"/>
      <w:divBdr>
        <w:top w:val="none" w:sz="0" w:space="0" w:color="auto"/>
        <w:left w:val="none" w:sz="0" w:space="0" w:color="auto"/>
        <w:bottom w:val="none" w:sz="0" w:space="0" w:color="auto"/>
        <w:right w:val="none" w:sz="0" w:space="0" w:color="auto"/>
      </w:divBdr>
    </w:div>
    <w:div w:id="1250234474">
      <w:bodyDiv w:val="1"/>
      <w:marLeft w:val="0"/>
      <w:marRight w:val="0"/>
      <w:marTop w:val="0"/>
      <w:marBottom w:val="0"/>
      <w:divBdr>
        <w:top w:val="none" w:sz="0" w:space="0" w:color="auto"/>
        <w:left w:val="none" w:sz="0" w:space="0" w:color="auto"/>
        <w:bottom w:val="none" w:sz="0" w:space="0" w:color="auto"/>
        <w:right w:val="none" w:sz="0" w:space="0" w:color="auto"/>
      </w:divBdr>
    </w:div>
    <w:div w:id="1263875559">
      <w:bodyDiv w:val="1"/>
      <w:marLeft w:val="0"/>
      <w:marRight w:val="0"/>
      <w:marTop w:val="0"/>
      <w:marBottom w:val="0"/>
      <w:divBdr>
        <w:top w:val="none" w:sz="0" w:space="0" w:color="auto"/>
        <w:left w:val="none" w:sz="0" w:space="0" w:color="auto"/>
        <w:bottom w:val="none" w:sz="0" w:space="0" w:color="auto"/>
        <w:right w:val="none" w:sz="0" w:space="0" w:color="auto"/>
      </w:divBdr>
    </w:div>
    <w:div w:id="1516337187">
      <w:bodyDiv w:val="1"/>
      <w:marLeft w:val="0"/>
      <w:marRight w:val="0"/>
      <w:marTop w:val="0"/>
      <w:marBottom w:val="0"/>
      <w:divBdr>
        <w:top w:val="none" w:sz="0" w:space="0" w:color="auto"/>
        <w:left w:val="none" w:sz="0" w:space="0" w:color="auto"/>
        <w:bottom w:val="none" w:sz="0" w:space="0" w:color="auto"/>
        <w:right w:val="none" w:sz="0" w:space="0" w:color="auto"/>
      </w:divBdr>
    </w:div>
    <w:div w:id="1556772698">
      <w:bodyDiv w:val="1"/>
      <w:marLeft w:val="0"/>
      <w:marRight w:val="0"/>
      <w:marTop w:val="0"/>
      <w:marBottom w:val="0"/>
      <w:divBdr>
        <w:top w:val="none" w:sz="0" w:space="0" w:color="auto"/>
        <w:left w:val="none" w:sz="0" w:space="0" w:color="auto"/>
        <w:bottom w:val="none" w:sz="0" w:space="0" w:color="auto"/>
        <w:right w:val="none" w:sz="0" w:space="0" w:color="auto"/>
      </w:divBdr>
    </w:div>
    <w:div w:id="1631977551">
      <w:bodyDiv w:val="1"/>
      <w:marLeft w:val="0"/>
      <w:marRight w:val="0"/>
      <w:marTop w:val="0"/>
      <w:marBottom w:val="0"/>
      <w:divBdr>
        <w:top w:val="none" w:sz="0" w:space="0" w:color="auto"/>
        <w:left w:val="none" w:sz="0" w:space="0" w:color="auto"/>
        <w:bottom w:val="none" w:sz="0" w:space="0" w:color="auto"/>
        <w:right w:val="none" w:sz="0" w:space="0" w:color="auto"/>
      </w:divBdr>
      <w:divsChild>
        <w:div w:id="1699961701">
          <w:marLeft w:val="0"/>
          <w:marRight w:val="0"/>
          <w:marTop w:val="0"/>
          <w:marBottom w:val="0"/>
          <w:divBdr>
            <w:top w:val="none" w:sz="0" w:space="0" w:color="auto"/>
            <w:left w:val="none" w:sz="0" w:space="0" w:color="auto"/>
            <w:bottom w:val="none" w:sz="0" w:space="0" w:color="auto"/>
            <w:right w:val="none" w:sz="0" w:space="0" w:color="auto"/>
          </w:divBdr>
          <w:divsChild>
            <w:div w:id="1079014664">
              <w:marLeft w:val="0"/>
              <w:marRight w:val="0"/>
              <w:marTop w:val="0"/>
              <w:marBottom w:val="0"/>
              <w:divBdr>
                <w:top w:val="none" w:sz="0" w:space="0" w:color="auto"/>
                <w:left w:val="none" w:sz="0" w:space="0" w:color="auto"/>
                <w:bottom w:val="none" w:sz="0" w:space="0" w:color="auto"/>
                <w:right w:val="none" w:sz="0" w:space="0" w:color="auto"/>
              </w:divBdr>
              <w:divsChild>
                <w:div w:id="972447776">
                  <w:marLeft w:val="0"/>
                  <w:marRight w:val="0"/>
                  <w:marTop w:val="0"/>
                  <w:marBottom w:val="0"/>
                  <w:divBdr>
                    <w:top w:val="none" w:sz="0" w:space="0" w:color="auto"/>
                    <w:left w:val="none" w:sz="0" w:space="0" w:color="auto"/>
                    <w:bottom w:val="none" w:sz="0" w:space="0" w:color="auto"/>
                    <w:right w:val="none" w:sz="0" w:space="0" w:color="auto"/>
                  </w:divBdr>
                  <w:divsChild>
                    <w:div w:id="917322047">
                      <w:marLeft w:val="0"/>
                      <w:marRight w:val="0"/>
                      <w:marTop w:val="0"/>
                      <w:marBottom w:val="0"/>
                      <w:divBdr>
                        <w:top w:val="none" w:sz="0" w:space="0" w:color="auto"/>
                        <w:left w:val="none" w:sz="0" w:space="0" w:color="auto"/>
                        <w:bottom w:val="none" w:sz="0" w:space="0" w:color="auto"/>
                        <w:right w:val="none" w:sz="0" w:space="0" w:color="auto"/>
                      </w:divBdr>
                      <w:divsChild>
                        <w:div w:id="334846774">
                          <w:marLeft w:val="0"/>
                          <w:marRight w:val="0"/>
                          <w:marTop w:val="0"/>
                          <w:marBottom w:val="0"/>
                          <w:divBdr>
                            <w:top w:val="none" w:sz="0" w:space="0" w:color="auto"/>
                            <w:left w:val="none" w:sz="0" w:space="0" w:color="auto"/>
                            <w:bottom w:val="none" w:sz="0" w:space="0" w:color="auto"/>
                            <w:right w:val="none" w:sz="0" w:space="0" w:color="auto"/>
                          </w:divBdr>
                          <w:divsChild>
                            <w:div w:id="1400790717">
                              <w:marLeft w:val="0"/>
                              <w:marRight w:val="0"/>
                              <w:marTop w:val="0"/>
                              <w:marBottom w:val="0"/>
                              <w:divBdr>
                                <w:top w:val="none" w:sz="0" w:space="0" w:color="auto"/>
                                <w:left w:val="none" w:sz="0" w:space="0" w:color="auto"/>
                                <w:bottom w:val="none" w:sz="0" w:space="0" w:color="auto"/>
                                <w:right w:val="none" w:sz="0" w:space="0" w:color="auto"/>
                              </w:divBdr>
                              <w:divsChild>
                                <w:div w:id="13502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947518">
      <w:bodyDiv w:val="1"/>
      <w:marLeft w:val="0"/>
      <w:marRight w:val="0"/>
      <w:marTop w:val="0"/>
      <w:marBottom w:val="0"/>
      <w:divBdr>
        <w:top w:val="none" w:sz="0" w:space="0" w:color="auto"/>
        <w:left w:val="none" w:sz="0" w:space="0" w:color="auto"/>
        <w:bottom w:val="none" w:sz="0" w:space="0" w:color="auto"/>
        <w:right w:val="none" w:sz="0" w:space="0" w:color="auto"/>
      </w:divBdr>
    </w:div>
    <w:div w:id="1673218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icole.hedeen@state.mn.us" TargetMode="External"/><Relationship Id="rId18" Type="http://schemas.openxmlformats.org/officeDocument/2006/relationships/hyperlink" Target="mailto:krh7@cdc.gov"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tats.bls.gov/oes/current/oes352021.htm" TargetMode="External"/><Relationship Id="rId7" Type="http://schemas.openxmlformats.org/officeDocument/2006/relationships/footnotes" Target="footnotes.xml"/><Relationship Id="rId12" Type="http://schemas.openxmlformats.org/officeDocument/2006/relationships/hyperlink" Target="mailto:dohalloran@health.nyc.gov" TargetMode="External"/><Relationship Id="rId17" Type="http://schemas.openxmlformats.org/officeDocument/2006/relationships/hyperlink" Target="mailto:Danny.ripley@nashville.gov"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copeland@hcphes.org" TargetMode="External"/><Relationship Id="rId20" Type="http://schemas.openxmlformats.org/officeDocument/2006/relationships/hyperlink" Target="http://stats.bls.gov/oes/current/oes351012.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cn01@health.state.ny.us"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mailto:DiPrete@snhdmail.org" TargetMode="External"/><Relationship Id="rId23" Type="http://schemas.openxmlformats.org/officeDocument/2006/relationships/footer" Target="footer1.xml"/><Relationship Id="rId10" Type="http://schemas.openxmlformats.org/officeDocument/2006/relationships/hyperlink" Target="mailto:brenda.faw@cdph.ca.gov" TargetMode="External"/><Relationship Id="rId19" Type="http://schemas.openxmlformats.org/officeDocument/2006/relationships/hyperlink" Target="mailto:apl1@cdc.gov" TargetMode="External"/><Relationship Id="rId4" Type="http://schemas.microsoft.com/office/2007/relationships/stylesWithEffects" Target="stylesWithEffects.xml"/><Relationship Id="rId9" Type="http://schemas.openxmlformats.org/officeDocument/2006/relationships/hyperlink" Target="mailto:xks5@cdc.gov" TargetMode="External"/><Relationship Id="rId14" Type="http://schemas.openxmlformats.org/officeDocument/2006/relationships/hyperlink" Target="mailto:Brendaleee.Viveiros@health.ri.gov"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08C52-5535-418E-B93F-B23EDAA85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347</Words>
  <Characters>3048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Supporting Statement (Part A) for</vt:lpstr>
    </vt:vector>
  </TitlesOfParts>
  <Company>CDC</Company>
  <LinksUpToDate>false</LinksUpToDate>
  <CharactersWithSpaces>35759</CharactersWithSpaces>
  <SharedDoc>false</SharedDoc>
  <HLinks>
    <vt:vector size="72" baseType="variant">
      <vt:variant>
        <vt:i4>4653064</vt:i4>
      </vt:variant>
      <vt:variant>
        <vt:i4>57</vt:i4>
      </vt:variant>
      <vt:variant>
        <vt:i4>0</vt:i4>
      </vt:variant>
      <vt:variant>
        <vt:i4>5</vt:i4>
      </vt:variant>
      <vt:variant>
        <vt:lpwstr>http://ers.usda.gov/data-products/cost-estimates-of-foodborne-illnesses.aspx</vt:lpwstr>
      </vt:variant>
      <vt:variant>
        <vt:lpwstr/>
      </vt:variant>
      <vt:variant>
        <vt:i4>8060965</vt:i4>
      </vt:variant>
      <vt:variant>
        <vt:i4>52</vt:i4>
      </vt:variant>
      <vt:variant>
        <vt:i4>0</vt:i4>
      </vt:variant>
      <vt:variant>
        <vt:i4>5</vt:i4>
      </vt:variant>
      <vt:variant>
        <vt:lpwstr>http://stats.bls.gov/oes/current/oes352021.htm</vt:lpwstr>
      </vt:variant>
      <vt:variant>
        <vt:lpwstr/>
      </vt:variant>
      <vt:variant>
        <vt:i4>2359324</vt:i4>
      </vt:variant>
      <vt:variant>
        <vt:i4>49</vt:i4>
      </vt:variant>
      <vt:variant>
        <vt:i4>0</vt:i4>
      </vt:variant>
      <vt:variant>
        <vt:i4>5</vt:i4>
      </vt:variant>
      <vt:variant>
        <vt:lpwstr>mailto:stephanie.mickelson@fns.usda.gov</vt:lpwstr>
      </vt:variant>
      <vt:variant>
        <vt:lpwstr/>
      </vt:variant>
      <vt:variant>
        <vt:i4>8060946</vt:i4>
      </vt:variant>
      <vt:variant>
        <vt:i4>46</vt:i4>
      </vt:variant>
      <vt:variant>
        <vt:i4>0</vt:i4>
      </vt:variant>
      <vt:variant>
        <vt:i4>5</vt:i4>
      </vt:variant>
      <vt:variant>
        <vt:lpwstr>mailto:Danny.ripley@nashville.gov</vt:lpwstr>
      </vt:variant>
      <vt:variant>
        <vt:lpwstr/>
      </vt:variant>
      <vt:variant>
        <vt:i4>2621452</vt:i4>
      </vt:variant>
      <vt:variant>
        <vt:i4>43</vt:i4>
      </vt:variant>
      <vt:variant>
        <vt:i4>0</vt:i4>
      </vt:variant>
      <vt:variant>
        <vt:i4>5</vt:i4>
      </vt:variant>
      <vt:variant>
        <vt:lpwstr>mailto:dcopeland@hcphes.org</vt:lpwstr>
      </vt:variant>
      <vt:variant>
        <vt:lpwstr/>
      </vt:variant>
      <vt:variant>
        <vt:i4>3473421</vt:i4>
      </vt:variant>
      <vt:variant>
        <vt:i4>40</vt:i4>
      </vt:variant>
      <vt:variant>
        <vt:i4>0</vt:i4>
      </vt:variant>
      <vt:variant>
        <vt:i4>5</vt:i4>
      </vt:variant>
      <vt:variant>
        <vt:lpwstr>mailto:DiPrete@snhdmail.org</vt:lpwstr>
      </vt:variant>
      <vt:variant>
        <vt:lpwstr/>
      </vt:variant>
      <vt:variant>
        <vt:i4>35</vt:i4>
      </vt:variant>
      <vt:variant>
        <vt:i4>37</vt:i4>
      </vt:variant>
      <vt:variant>
        <vt:i4>0</vt:i4>
      </vt:variant>
      <vt:variant>
        <vt:i4>5</vt:i4>
      </vt:variant>
      <vt:variant>
        <vt:lpwstr>mailto:Brendaleee.Viveiros@health.ri.gov</vt:lpwstr>
      </vt:variant>
      <vt:variant>
        <vt:lpwstr/>
      </vt:variant>
      <vt:variant>
        <vt:i4>262197</vt:i4>
      </vt:variant>
      <vt:variant>
        <vt:i4>34</vt:i4>
      </vt:variant>
      <vt:variant>
        <vt:i4>0</vt:i4>
      </vt:variant>
      <vt:variant>
        <vt:i4>5</vt:i4>
      </vt:variant>
      <vt:variant>
        <vt:lpwstr>mailto:Nicole.hedeen@state.mn.us</vt:lpwstr>
      </vt:variant>
      <vt:variant>
        <vt:lpwstr/>
      </vt:variant>
      <vt:variant>
        <vt:i4>3211359</vt:i4>
      </vt:variant>
      <vt:variant>
        <vt:i4>31</vt:i4>
      </vt:variant>
      <vt:variant>
        <vt:i4>0</vt:i4>
      </vt:variant>
      <vt:variant>
        <vt:i4>5</vt:i4>
      </vt:variant>
      <vt:variant>
        <vt:lpwstr>mailto:dohalloran@health.nyc.gov</vt:lpwstr>
      </vt:variant>
      <vt:variant>
        <vt:lpwstr/>
      </vt:variant>
      <vt:variant>
        <vt:i4>2621455</vt:i4>
      </vt:variant>
      <vt:variant>
        <vt:i4>28</vt:i4>
      </vt:variant>
      <vt:variant>
        <vt:i4>0</vt:i4>
      </vt:variant>
      <vt:variant>
        <vt:i4>5</vt:i4>
      </vt:variant>
      <vt:variant>
        <vt:lpwstr>mailto:dcn01@health.state.ny.us</vt:lpwstr>
      </vt:variant>
      <vt:variant>
        <vt:lpwstr/>
      </vt:variant>
      <vt:variant>
        <vt:i4>2097181</vt:i4>
      </vt:variant>
      <vt:variant>
        <vt:i4>25</vt:i4>
      </vt:variant>
      <vt:variant>
        <vt:i4>0</vt:i4>
      </vt:variant>
      <vt:variant>
        <vt:i4>5</vt:i4>
      </vt:variant>
      <vt:variant>
        <vt:lpwstr>mailto:brenda.faw@cdph.ca.gov</vt:lpwstr>
      </vt:variant>
      <vt:variant>
        <vt:lpwstr/>
      </vt:variant>
      <vt:variant>
        <vt:i4>852086</vt:i4>
      </vt:variant>
      <vt:variant>
        <vt:i4>0</vt:i4>
      </vt:variant>
      <vt:variant>
        <vt:i4>0</vt:i4>
      </vt:variant>
      <vt:variant>
        <vt:i4>5</vt:i4>
      </vt:variant>
      <vt:variant>
        <vt:lpwstr>mailto:ank5@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A) for</dc:title>
  <dc:creator>Kramer, Adam (CDC/ONDIEH/NCEH)</dc:creator>
  <cp:lastModifiedBy>SYSTEM</cp:lastModifiedBy>
  <cp:revision>2</cp:revision>
  <cp:lastPrinted>2017-04-17T15:30:00Z</cp:lastPrinted>
  <dcterms:created xsi:type="dcterms:W3CDTF">2018-06-25T15:23:00Z</dcterms:created>
  <dcterms:modified xsi:type="dcterms:W3CDTF">2018-06-25T15:23:00Z</dcterms:modified>
</cp:coreProperties>
</file>